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 xml:space="preserve">uang </w:t>
      </w:r>
      <w:proofErr w:type="spellStart"/>
      <w:r w:rsidR="009F6A56">
        <w:rPr>
          <w:rFonts w:cs="Times New Roman"/>
        </w:rPr>
        <w:t>Shengzhi</w:t>
      </w:r>
      <w:proofErr w:type="spellEnd"/>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proofErr w:type="spellStart"/>
      <w:r w:rsidR="00A05969" w:rsidRPr="00B04F9C">
        <w:rPr>
          <w:rFonts w:cs="Times New Roman"/>
        </w:rPr>
        <w:t>Plos</w:t>
      </w:r>
      <w:proofErr w:type="spellEnd"/>
      <w:r w:rsidR="00A05969" w:rsidRPr="00B04F9C">
        <w:rPr>
          <w:rFonts w:cs="Times New Roman"/>
        </w:rPr>
        <w:t xml:space="preserve">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422087F4"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2ECB04D4" w14:textId="6555BDC2" w:rsidR="00D1124D" w:rsidRDefault="00BC11CE" w:rsidP="00DC7C33">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55D9983" w14:textId="77777777" w:rsidR="00213116" w:rsidRPr="00213116" w:rsidRDefault="00213116" w:rsidP="00213116"/>
    <w:p w14:paraId="364FA958" w14:textId="77777777" w:rsidR="00BC11CE" w:rsidRDefault="00BC11CE">
      <w:pPr>
        <w:spacing w:line="240" w:lineRule="auto"/>
        <w:rPr>
          <w:rFonts w:cs="Times New Roman" w:hint="eastAsia"/>
        </w:rPr>
      </w:pPr>
    </w:p>
    <w:p w14:paraId="0BE82A2F" w14:textId="21FE19EA" w:rsidR="00E27A9D" w:rsidRPr="00B04F9C" w:rsidRDefault="00A03AA0" w:rsidP="008F38F9">
      <w:pPr>
        <w:pStyle w:val="1"/>
        <w:rPr>
          <w:rFonts w:ascii="Times New Roman" w:hAnsi="Times New Roman" w:cs="Times New Roman"/>
        </w:rPr>
      </w:pPr>
      <w:bookmarkStart w:id="38"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8"/>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lastRenderedPageBreak/>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 xml:space="preserve">Yegros-Yegros A, Rafols I, D’Este P. Does Interdisciplinary Research Lead to Higher Citation Impact? The Different Effect of Proximal and Distal </w:t>
      </w:r>
      <w:r>
        <w:lastRenderedPageBreak/>
        <w:t>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lastRenderedPageBreak/>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lastRenderedPageBreak/>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lastRenderedPageBreak/>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lastRenderedPageBreak/>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361D187F" w:rsidR="005819E7" w:rsidRPr="00E65CF6" w:rsidRDefault="00E65CF6" w:rsidP="00E65CF6">
      <w:pPr>
        <w:pStyle w:val="1"/>
        <w:rPr>
          <w:rFonts w:ascii="Times New Roman" w:hAnsi="Times New Roman" w:cs="Times New Roman"/>
        </w:rPr>
      </w:pPr>
      <w:r>
        <w:rPr>
          <w:rFonts w:ascii="Times New Roman" w:hAnsi="Times New Roman" w:cs="Times New Roman" w:hint="eastAsia"/>
        </w:rPr>
        <w:t>10.</w:t>
      </w:r>
      <w:r w:rsidR="005819E7" w:rsidRPr="00E65CF6">
        <w:rPr>
          <w:rFonts w:ascii="Times New Roman" w:hAnsi="Times New Roman" w:cs="Times New Roman" w:hint="eastAsia"/>
        </w:rPr>
        <w:t>附录</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2B0156DE" w:rsidR="00E83BE1" w:rsidRDefault="00E83BE1">
      <w:pPr>
        <w:rPr>
          <w:rFonts w:cs="Times New Roman" w:hint="eastAsia"/>
        </w:rPr>
      </w:pPr>
      <w:r>
        <w:rPr>
          <w:rFonts w:cs="Times New Roman" w:hint="eastAsia"/>
        </w:rPr>
        <w:t>化学领域：一般末位作者最为重要。</w:t>
      </w:r>
    </w:p>
    <w:sectPr w:rsidR="00E83BE1" w:rsidSect="00CF745B">
      <w:footerReference w:type="default" r:id="rId1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90E490" w14:textId="77777777" w:rsidR="001366E6" w:rsidRDefault="001366E6" w:rsidP="00FF1F60">
      <w:r>
        <w:separator/>
      </w:r>
    </w:p>
  </w:endnote>
  <w:endnote w:type="continuationSeparator" w:id="0">
    <w:p w14:paraId="7D46A70E" w14:textId="77777777" w:rsidR="001366E6" w:rsidRDefault="001366E6"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9F3FBE" w14:textId="77777777" w:rsidR="001366E6" w:rsidRDefault="001366E6" w:rsidP="00FF1F60">
      <w:r>
        <w:separator/>
      </w:r>
    </w:p>
  </w:footnote>
  <w:footnote w:type="continuationSeparator" w:id="0">
    <w:p w14:paraId="45C80FD9" w14:textId="77777777" w:rsidR="001366E6" w:rsidRDefault="001366E6"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9B3"/>
    <w:rsid w:val="00001A52"/>
    <w:rsid w:val="00001B8E"/>
    <w:rsid w:val="00003494"/>
    <w:rsid w:val="00004086"/>
    <w:rsid w:val="0000494A"/>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E05"/>
    <w:rsid w:val="000255CC"/>
    <w:rsid w:val="00025C58"/>
    <w:rsid w:val="00025DD2"/>
    <w:rsid w:val="000262AA"/>
    <w:rsid w:val="000265F9"/>
    <w:rsid w:val="00026810"/>
    <w:rsid w:val="000268FE"/>
    <w:rsid w:val="00026A44"/>
    <w:rsid w:val="00026D4D"/>
    <w:rsid w:val="0002728A"/>
    <w:rsid w:val="000273F2"/>
    <w:rsid w:val="0002765E"/>
    <w:rsid w:val="0002778E"/>
    <w:rsid w:val="000277B3"/>
    <w:rsid w:val="000300EC"/>
    <w:rsid w:val="0003013A"/>
    <w:rsid w:val="0003026F"/>
    <w:rsid w:val="00030316"/>
    <w:rsid w:val="0003036D"/>
    <w:rsid w:val="000306F7"/>
    <w:rsid w:val="00030762"/>
    <w:rsid w:val="0003086A"/>
    <w:rsid w:val="00030CDF"/>
    <w:rsid w:val="00031357"/>
    <w:rsid w:val="0003145F"/>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6DF3"/>
    <w:rsid w:val="000371F2"/>
    <w:rsid w:val="000373A9"/>
    <w:rsid w:val="0004024C"/>
    <w:rsid w:val="000407C7"/>
    <w:rsid w:val="000408BD"/>
    <w:rsid w:val="00040C58"/>
    <w:rsid w:val="00041296"/>
    <w:rsid w:val="000417CA"/>
    <w:rsid w:val="0004272C"/>
    <w:rsid w:val="00042825"/>
    <w:rsid w:val="00042899"/>
    <w:rsid w:val="000429A6"/>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1DB"/>
    <w:rsid w:val="000479E6"/>
    <w:rsid w:val="000509CF"/>
    <w:rsid w:val="00050EF3"/>
    <w:rsid w:val="000510B4"/>
    <w:rsid w:val="00051DFA"/>
    <w:rsid w:val="00052450"/>
    <w:rsid w:val="00052551"/>
    <w:rsid w:val="000525A2"/>
    <w:rsid w:val="000528A4"/>
    <w:rsid w:val="00053920"/>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32F8"/>
    <w:rsid w:val="00063D00"/>
    <w:rsid w:val="00063F79"/>
    <w:rsid w:val="0006471E"/>
    <w:rsid w:val="0006576E"/>
    <w:rsid w:val="00065A67"/>
    <w:rsid w:val="000664F0"/>
    <w:rsid w:val="00066B2F"/>
    <w:rsid w:val="00066DC9"/>
    <w:rsid w:val="00066F75"/>
    <w:rsid w:val="0006712A"/>
    <w:rsid w:val="000671D9"/>
    <w:rsid w:val="000674B7"/>
    <w:rsid w:val="000678DC"/>
    <w:rsid w:val="00067AB5"/>
    <w:rsid w:val="000700E7"/>
    <w:rsid w:val="0007038D"/>
    <w:rsid w:val="0007065D"/>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C4"/>
    <w:rsid w:val="00083406"/>
    <w:rsid w:val="000837C3"/>
    <w:rsid w:val="00083DC4"/>
    <w:rsid w:val="00083F34"/>
    <w:rsid w:val="00084939"/>
    <w:rsid w:val="00084B5A"/>
    <w:rsid w:val="000850B0"/>
    <w:rsid w:val="000853F7"/>
    <w:rsid w:val="00085B98"/>
    <w:rsid w:val="0008713A"/>
    <w:rsid w:val="0008715A"/>
    <w:rsid w:val="0008738E"/>
    <w:rsid w:val="000873FD"/>
    <w:rsid w:val="00087F0E"/>
    <w:rsid w:val="000910A3"/>
    <w:rsid w:val="000912C9"/>
    <w:rsid w:val="00091425"/>
    <w:rsid w:val="00091938"/>
    <w:rsid w:val="00091983"/>
    <w:rsid w:val="000919BE"/>
    <w:rsid w:val="000919D1"/>
    <w:rsid w:val="00092C81"/>
    <w:rsid w:val="00093132"/>
    <w:rsid w:val="0009347D"/>
    <w:rsid w:val="00093875"/>
    <w:rsid w:val="00093BD0"/>
    <w:rsid w:val="00094731"/>
    <w:rsid w:val="00094D0A"/>
    <w:rsid w:val="0009597B"/>
    <w:rsid w:val="00095F3E"/>
    <w:rsid w:val="00096C2B"/>
    <w:rsid w:val="00097257"/>
    <w:rsid w:val="0009738E"/>
    <w:rsid w:val="000A0188"/>
    <w:rsid w:val="000A05D9"/>
    <w:rsid w:val="000A0786"/>
    <w:rsid w:val="000A166F"/>
    <w:rsid w:val="000A1F3D"/>
    <w:rsid w:val="000A2006"/>
    <w:rsid w:val="000A2B6C"/>
    <w:rsid w:val="000A2C7D"/>
    <w:rsid w:val="000A3103"/>
    <w:rsid w:val="000A3AFE"/>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D94"/>
    <w:rsid w:val="000B5EC0"/>
    <w:rsid w:val="000B691A"/>
    <w:rsid w:val="000B6E4F"/>
    <w:rsid w:val="000B7798"/>
    <w:rsid w:val="000B78A4"/>
    <w:rsid w:val="000B7BFF"/>
    <w:rsid w:val="000B7CAD"/>
    <w:rsid w:val="000B7ED8"/>
    <w:rsid w:val="000C0949"/>
    <w:rsid w:val="000C0E87"/>
    <w:rsid w:val="000C1BC3"/>
    <w:rsid w:val="000C203F"/>
    <w:rsid w:val="000C2113"/>
    <w:rsid w:val="000C2822"/>
    <w:rsid w:val="000C2CF4"/>
    <w:rsid w:val="000C2D53"/>
    <w:rsid w:val="000C3653"/>
    <w:rsid w:val="000C39D9"/>
    <w:rsid w:val="000C4074"/>
    <w:rsid w:val="000C4397"/>
    <w:rsid w:val="000C448A"/>
    <w:rsid w:val="000C59C3"/>
    <w:rsid w:val="000C5E50"/>
    <w:rsid w:val="000C6EA9"/>
    <w:rsid w:val="000C7B5B"/>
    <w:rsid w:val="000C7D6D"/>
    <w:rsid w:val="000C7DB5"/>
    <w:rsid w:val="000D03C2"/>
    <w:rsid w:val="000D067A"/>
    <w:rsid w:val="000D0851"/>
    <w:rsid w:val="000D0859"/>
    <w:rsid w:val="000D0B98"/>
    <w:rsid w:val="000D155D"/>
    <w:rsid w:val="000D1D65"/>
    <w:rsid w:val="000D276B"/>
    <w:rsid w:val="000D2DE0"/>
    <w:rsid w:val="000D316C"/>
    <w:rsid w:val="000D35CA"/>
    <w:rsid w:val="000D3CA7"/>
    <w:rsid w:val="000D4258"/>
    <w:rsid w:val="000D4C6E"/>
    <w:rsid w:val="000D50F6"/>
    <w:rsid w:val="000D536A"/>
    <w:rsid w:val="000D621B"/>
    <w:rsid w:val="000D7167"/>
    <w:rsid w:val="000D737D"/>
    <w:rsid w:val="000D78B6"/>
    <w:rsid w:val="000D7A1D"/>
    <w:rsid w:val="000D7E70"/>
    <w:rsid w:val="000E0160"/>
    <w:rsid w:val="000E068F"/>
    <w:rsid w:val="000E0EA8"/>
    <w:rsid w:val="000E0F4B"/>
    <w:rsid w:val="000E10D7"/>
    <w:rsid w:val="000E1356"/>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9F"/>
    <w:rsid w:val="000F271E"/>
    <w:rsid w:val="000F2738"/>
    <w:rsid w:val="000F28B5"/>
    <w:rsid w:val="000F29FD"/>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C3C"/>
    <w:rsid w:val="000F742A"/>
    <w:rsid w:val="001002C2"/>
    <w:rsid w:val="00100445"/>
    <w:rsid w:val="00100B10"/>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DE"/>
    <w:rsid w:val="001054B8"/>
    <w:rsid w:val="00105950"/>
    <w:rsid w:val="00105C4F"/>
    <w:rsid w:val="00105DC6"/>
    <w:rsid w:val="00106DD1"/>
    <w:rsid w:val="00107092"/>
    <w:rsid w:val="00107455"/>
    <w:rsid w:val="00107AF6"/>
    <w:rsid w:val="00107D68"/>
    <w:rsid w:val="00107DC4"/>
    <w:rsid w:val="00107FFC"/>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E84"/>
    <w:rsid w:val="00117B3A"/>
    <w:rsid w:val="00117B47"/>
    <w:rsid w:val="001204E2"/>
    <w:rsid w:val="00120BD7"/>
    <w:rsid w:val="00120D5D"/>
    <w:rsid w:val="00120DD4"/>
    <w:rsid w:val="001214DB"/>
    <w:rsid w:val="001222C6"/>
    <w:rsid w:val="00123307"/>
    <w:rsid w:val="0012365D"/>
    <w:rsid w:val="001236C8"/>
    <w:rsid w:val="00123DDB"/>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58D7"/>
    <w:rsid w:val="00135A16"/>
    <w:rsid w:val="001362D1"/>
    <w:rsid w:val="001366E6"/>
    <w:rsid w:val="00140180"/>
    <w:rsid w:val="001411FB"/>
    <w:rsid w:val="0014138C"/>
    <w:rsid w:val="00141917"/>
    <w:rsid w:val="00141E2E"/>
    <w:rsid w:val="001426BE"/>
    <w:rsid w:val="00142B6F"/>
    <w:rsid w:val="00142F7B"/>
    <w:rsid w:val="00143FCA"/>
    <w:rsid w:val="00146094"/>
    <w:rsid w:val="001469A2"/>
    <w:rsid w:val="0014728C"/>
    <w:rsid w:val="00147400"/>
    <w:rsid w:val="001474CD"/>
    <w:rsid w:val="00147741"/>
    <w:rsid w:val="00147881"/>
    <w:rsid w:val="0015001C"/>
    <w:rsid w:val="00150273"/>
    <w:rsid w:val="001504AD"/>
    <w:rsid w:val="0015067A"/>
    <w:rsid w:val="00150932"/>
    <w:rsid w:val="00150D11"/>
    <w:rsid w:val="0015152D"/>
    <w:rsid w:val="00151634"/>
    <w:rsid w:val="001516B9"/>
    <w:rsid w:val="001527CF"/>
    <w:rsid w:val="001528EA"/>
    <w:rsid w:val="00152B83"/>
    <w:rsid w:val="001530CC"/>
    <w:rsid w:val="00154008"/>
    <w:rsid w:val="001541FC"/>
    <w:rsid w:val="0015442C"/>
    <w:rsid w:val="00154B45"/>
    <w:rsid w:val="00154B4F"/>
    <w:rsid w:val="00154D26"/>
    <w:rsid w:val="00154D48"/>
    <w:rsid w:val="001551FE"/>
    <w:rsid w:val="00155393"/>
    <w:rsid w:val="00155AED"/>
    <w:rsid w:val="001564A2"/>
    <w:rsid w:val="00156C84"/>
    <w:rsid w:val="00156E08"/>
    <w:rsid w:val="001571B8"/>
    <w:rsid w:val="00157A5E"/>
    <w:rsid w:val="00157A84"/>
    <w:rsid w:val="00157D9E"/>
    <w:rsid w:val="00160B92"/>
    <w:rsid w:val="001612F4"/>
    <w:rsid w:val="0016156E"/>
    <w:rsid w:val="00161632"/>
    <w:rsid w:val="001619BF"/>
    <w:rsid w:val="00162214"/>
    <w:rsid w:val="00162B71"/>
    <w:rsid w:val="00162D29"/>
    <w:rsid w:val="001632BE"/>
    <w:rsid w:val="001633C7"/>
    <w:rsid w:val="00163502"/>
    <w:rsid w:val="0016402C"/>
    <w:rsid w:val="00164165"/>
    <w:rsid w:val="00164220"/>
    <w:rsid w:val="0016471D"/>
    <w:rsid w:val="00164820"/>
    <w:rsid w:val="0016485C"/>
    <w:rsid w:val="00164885"/>
    <w:rsid w:val="00165518"/>
    <w:rsid w:val="0016554B"/>
    <w:rsid w:val="00165F54"/>
    <w:rsid w:val="001661FA"/>
    <w:rsid w:val="001664B7"/>
    <w:rsid w:val="00166526"/>
    <w:rsid w:val="00166963"/>
    <w:rsid w:val="00166B75"/>
    <w:rsid w:val="00166FB6"/>
    <w:rsid w:val="0016755E"/>
    <w:rsid w:val="00170350"/>
    <w:rsid w:val="0017058A"/>
    <w:rsid w:val="001716FD"/>
    <w:rsid w:val="00171AD5"/>
    <w:rsid w:val="00172166"/>
    <w:rsid w:val="001721E0"/>
    <w:rsid w:val="00172364"/>
    <w:rsid w:val="00172411"/>
    <w:rsid w:val="001729C8"/>
    <w:rsid w:val="00172D42"/>
    <w:rsid w:val="00172ECD"/>
    <w:rsid w:val="00172F6E"/>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93E"/>
    <w:rsid w:val="00182C7F"/>
    <w:rsid w:val="001831EB"/>
    <w:rsid w:val="0018388E"/>
    <w:rsid w:val="00183A5A"/>
    <w:rsid w:val="00183E09"/>
    <w:rsid w:val="00183E0A"/>
    <w:rsid w:val="00184D1E"/>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9A0"/>
    <w:rsid w:val="001A3B63"/>
    <w:rsid w:val="001A3E22"/>
    <w:rsid w:val="001A41C9"/>
    <w:rsid w:val="001A429B"/>
    <w:rsid w:val="001A441C"/>
    <w:rsid w:val="001A4575"/>
    <w:rsid w:val="001A4912"/>
    <w:rsid w:val="001A4A80"/>
    <w:rsid w:val="001A4F5D"/>
    <w:rsid w:val="001A5157"/>
    <w:rsid w:val="001A56D5"/>
    <w:rsid w:val="001A611E"/>
    <w:rsid w:val="001A62E6"/>
    <w:rsid w:val="001A7018"/>
    <w:rsid w:val="001A7055"/>
    <w:rsid w:val="001A71BF"/>
    <w:rsid w:val="001A7A35"/>
    <w:rsid w:val="001B03BD"/>
    <w:rsid w:val="001B04D7"/>
    <w:rsid w:val="001B0550"/>
    <w:rsid w:val="001B0589"/>
    <w:rsid w:val="001B12E7"/>
    <w:rsid w:val="001B1EFA"/>
    <w:rsid w:val="001B2690"/>
    <w:rsid w:val="001B278F"/>
    <w:rsid w:val="001B27C6"/>
    <w:rsid w:val="001B29C2"/>
    <w:rsid w:val="001B29EF"/>
    <w:rsid w:val="001B2BEA"/>
    <w:rsid w:val="001B2EF7"/>
    <w:rsid w:val="001B3D71"/>
    <w:rsid w:val="001B3EC4"/>
    <w:rsid w:val="001B40F9"/>
    <w:rsid w:val="001B42DF"/>
    <w:rsid w:val="001B4480"/>
    <w:rsid w:val="001B4903"/>
    <w:rsid w:val="001B53CD"/>
    <w:rsid w:val="001B56B6"/>
    <w:rsid w:val="001B5C7D"/>
    <w:rsid w:val="001B5F9F"/>
    <w:rsid w:val="001B609A"/>
    <w:rsid w:val="001B669D"/>
    <w:rsid w:val="001B7DE9"/>
    <w:rsid w:val="001C0167"/>
    <w:rsid w:val="001C0467"/>
    <w:rsid w:val="001C10A1"/>
    <w:rsid w:val="001C1459"/>
    <w:rsid w:val="001C1766"/>
    <w:rsid w:val="001C17E9"/>
    <w:rsid w:val="001C1886"/>
    <w:rsid w:val="001C2069"/>
    <w:rsid w:val="001C29DB"/>
    <w:rsid w:val="001C2F15"/>
    <w:rsid w:val="001C3B6C"/>
    <w:rsid w:val="001C461B"/>
    <w:rsid w:val="001C67C8"/>
    <w:rsid w:val="001C6C03"/>
    <w:rsid w:val="001C6E87"/>
    <w:rsid w:val="001C6F2D"/>
    <w:rsid w:val="001C6F8E"/>
    <w:rsid w:val="001C74EA"/>
    <w:rsid w:val="001C7988"/>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B96"/>
    <w:rsid w:val="001D3BDB"/>
    <w:rsid w:val="001D4638"/>
    <w:rsid w:val="001D4A19"/>
    <w:rsid w:val="001D4A91"/>
    <w:rsid w:val="001D58ED"/>
    <w:rsid w:val="001D6825"/>
    <w:rsid w:val="001D68D2"/>
    <w:rsid w:val="001D71AF"/>
    <w:rsid w:val="001D7A4A"/>
    <w:rsid w:val="001D7E7F"/>
    <w:rsid w:val="001E08B8"/>
    <w:rsid w:val="001E12D3"/>
    <w:rsid w:val="001E25E7"/>
    <w:rsid w:val="001E2A7E"/>
    <w:rsid w:val="001E2AD0"/>
    <w:rsid w:val="001E2D78"/>
    <w:rsid w:val="001E2D9C"/>
    <w:rsid w:val="001E3995"/>
    <w:rsid w:val="001E3A7E"/>
    <w:rsid w:val="001E3BE7"/>
    <w:rsid w:val="001E3C72"/>
    <w:rsid w:val="001E3CA2"/>
    <w:rsid w:val="001E4879"/>
    <w:rsid w:val="001E52FB"/>
    <w:rsid w:val="001E5ABE"/>
    <w:rsid w:val="001E5F13"/>
    <w:rsid w:val="001E6182"/>
    <w:rsid w:val="001E61C5"/>
    <w:rsid w:val="001E66EF"/>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3013"/>
    <w:rsid w:val="00213116"/>
    <w:rsid w:val="00213496"/>
    <w:rsid w:val="002135B9"/>
    <w:rsid w:val="00213DB6"/>
    <w:rsid w:val="002141E9"/>
    <w:rsid w:val="00214775"/>
    <w:rsid w:val="002151AA"/>
    <w:rsid w:val="00215357"/>
    <w:rsid w:val="00215C44"/>
    <w:rsid w:val="00215F94"/>
    <w:rsid w:val="0021652F"/>
    <w:rsid w:val="002165E1"/>
    <w:rsid w:val="002165FA"/>
    <w:rsid w:val="00216F25"/>
    <w:rsid w:val="00217275"/>
    <w:rsid w:val="0021775F"/>
    <w:rsid w:val="00217C1C"/>
    <w:rsid w:val="00217C79"/>
    <w:rsid w:val="00217D29"/>
    <w:rsid w:val="00217DA9"/>
    <w:rsid w:val="00217E53"/>
    <w:rsid w:val="002216FB"/>
    <w:rsid w:val="002219CE"/>
    <w:rsid w:val="00221BE2"/>
    <w:rsid w:val="002224F8"/>
    <w:rsid w:val="00222750"/>
    <w:rsid w:val="002228DE"/>
    <w:rsid w:val="00222A8A"/>
    <w:rsid w:val="002238EF"/>
    <w:rsid w:val="002244C0"/>
    <w:rsid w:val="00225432"/>
    <w:rsid w:val="002262CF"/>
    <w:rsid w:val="00226411"/>
    <w:rsid w:val="00226C29"/>
    <w:rsid w:val="002271FD"/>
    <w:rsid w:val="00227273"/>
    <w:rsid w:val="0022729C"/>
    <w:rsid w:val="00230518"/>
    <w:rsid w:val="00230C5D"/>
    <w:rsid w:val="00230CD1"/>
    <w:rsid w:val="002313D0"/>
    <w:rsid w:val="002315ED"/>
    <w:rsid w:val="002319B8"/>
    <w:rsid w:val="00231E38"/>
    <w:rsid w:val="00231EFD"/>
    <w:rsid w:val="00231F37"/>
    <w:rsid w:val="00231F3E"/>
    <w:rsid w:val="00231F87"/>
    <w:rsid w:val="00232780"/>
    <w:rsid w:val="0023323F"/>
    <w:rsid w:val="00233341"/>
    <w:rsid w:val="002339CA"/>
    <w:rsid w:val="00233D8D"/>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3F9"/>
    <w:rsid w:val="00237BB9"/>
    <w:rsid w:val="002402C0"/>
    <w:rsid w:val="002406CB"/>
    <w:rsid w:val="00240AD9"/>
    <w:rsid w:val="00241135"/>
    <w:rsid w:val="00241AB1"/>
    <w:rsid w:val="00241C99"/>
    <w:rsid w:val="002425A8"/>
    <w:rsid w:val="0024289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CC"/>
    <w:rsid w:val="0025373E"/>
    <w:rsid w:val="00253954"/>
    <w:rsid w:val="00254536"/>
    <w:rsid w:val="00254E1D"/>
    <w:rsid w:val="0025622F"/>
    <w:rsid w:val="00256399"/>
    <w:rsid w:val="00257A8D"/>
    <w:rsid w:val="00257C61"/>
    <w:rsid w:val="00257E08"/>
    <w:rsid w:val="00257E4F"/>
    <w:rsid w:val="00260F8F"/>
    <w:rsid w:val="002610A3"/>
    <w:rsid w:val="00262149"/>
    <w:rsid w:val="00262830"/>
    <w:rsid w:val="00262A0B"/>
    <w:rsid w:val="00262FC4"/>
    <w:rsid w:val="00263C1B"/>
    <w:rsid w:val="00263C6D"/>
    <w:rsid w:val="00264130"/>
    <w:rsid w:val="0026482F"/>
    <w:rsid w:val="0026505B"/>
    <w:rsid w:val="0026518C"/>
    <w:rsid w:val="002659B1"/>
    <w:rsid w:val="00265C4B"/>
    <w:rsid w:val="00265E6F"/>
    <w:rsid w:val="00266187"/>
    <w:rsid w:val="00266879"/>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E33"/>
    <w:rsid w:val="00274213"/>
    <w:rsid w:val="002742A9"/>
    <w:rsid w:val="00274AC6"/>
    <w:rsid w:val="00274E59"/>
    <w:rsid w:val="00274FBA"/>
    <w:rsid w:val="0027510B"/>
    <w:rsid w:val="00275545"/>
    <w:rsid w:val="002758C2"/>
    <w:rsid w:val="00276856"/>
    <w:rsid w:val="00276CF0"/>
    <w:rsid w:val="00276D14"/>
    <w:rsid w:val="00277249"/>
    <w:rsid w:val="00277FAF"/>
    <w:rsid w:val="00277FF1"/>
    <w:rsid w:val="0028012E"/>
    <w:rsid w:val="0028069D"/>
    <w:rsid w:val="002807F7"/>
    <w:rsid w:val="0028095B"/>
    <w:rsid w:val="002812BA"/>
    <w:rsid w:val="00281308"/>
    <w:rsid w:val="0028195D"/>
    <w:rsid w:val="0028200B"/>
    <w:rsid w:val="002826E6"/>
    <w:rsid w:val="00282EB4"/>
    <w:rsid w:val="0028378F"/>
    <w:rsid w:val="002840DA"/>
    <w:rsid w:val="002847BF"/>
    <w:rsid w:val="00284AE3"/>
    <w:rsid w:val="00284D52"/>
    <w:rsid w:val="00284ECD"/>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8FD"/>
    <w:rsid w:val="00292207"/>
    <w:rsid w:val="002923B1"/>
    <w:rsid w:val="002926E6"/>
    <w:rsid w:val="00292813"/>
    <w:rsid w:val="00292E99"/>
    <w:rsid w:val="002930A9"/>
    <w:rsid w:val="00293CF5"/>
    <w:rsid w:val="0029425B"/>
    <w:rsid w:val="002948C2"/>
    <w:rsid w:val="002949C7"/>
    <w:rsid w:val="00294CBF"/>
    <w:rsid w:val="00294EA3"/>
    <w:rsid w:val="00294F9C"/>
    <w:rsid w:val="00295CF5"/>
    <w:rsid w:val="00295D49"/>
    <w:rsid w:val="00296C9C"/>
    <w:rsid w:val="00297527"/>
    <w:rsid w:val="00297E1E"/>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2A6"/>
    <w:rsid w:val="002A46DE"/>
    <w:rsid w:val="002A4C4C"/>
    <w:rsid w:val="002A4C53"/>
    <w:rsid w:val="002A4D14"/>
    <w:rsid w:val="002A4FC5"/>
    <w:rsid w:val="002A5167"/>
    <w:rsid w:val="002A5306"/>
    <w:rsid w:val="002A5B49"/>
    <w:rsid w:val="002A6458"/>
    <w:rsid w:val="002A7CE6"/>
    <w:rsid w:val="002B0165"/>
    <w:rsid w:val="002B0FCB"/>
    <w:rsid w:val="002B167E"/>
    <w:rsid w:val="002B18F5"/>
    <w:rsid w:val="002B1B5F"/>
    <w:rsid w:val="002B1D55"/>
    <w:rsid w:val="002B2121"/>
    <w:rsid w:val="002B2C07"/>
    <w:rsid w:val="002B324A"/>
    <w:rsid w:val="002B3BF4"/>
    <w:rsid w:val="002B4498"/>
    <w:rsid w:val="002B4951"/>
    <w:rsid w:val="002B518E"/>
    <w:rsid w:val="002B5955"/>
    <w:rsid w:val="002B5DD4"/>
    <w:rsid w:val="002B6807"/>
    <w:rsid w:val="002B6C01"/>
    <w:rsid w:val="002B7286"/>
    <w:rsid w:val="002C0380"/>
    <w:rsid w:val="002C0F64"/>
    <w:rsid w:val="002C163D"/>
    <w:rsid w:val="002C1FEB"/>
    <w:rsid w:val="002C2057"/>
    <w:rsid w:val="002C214A"/>
    <w:rsid w:val="002C2647"/>
    <w:rsid w:val="002C271B"/>
    <w:rsid w:val="002C2B9E"/>
    <w:rsid w:val="002C2E3B"/>
    <w:rsid w:val="002C3DD3"/>
    <w:rsid w:val="002C3E46"/>
    <w:rsid w:val="002C3F69"/>
    <w:rsid w:val="002C42E1"/>
    <w:rsid w:val="002C444D"/>
    <w:rsid w:val="002C485D"/>
    <w:rsid w:val="002C4DDB"/>
    <w:rsid w:val="002C5749"/>
    <w:rsid w:val="002C5A5A"/>
    <w:rsid w:val="002C5C0A"/>
    <w:rsid w:val="002C5F96"/>
    <w:rsid w:val="002C6F1F"/>
    <w:rsid w:val="002C75D1"/>
    <w:rsid w:val="002C7737"/>
    <w:rsid w:val="002C7E41"/>
    <w:rsid w:val="002D03C7"/>
    <w:rsid w:val="002D03FF"/>
    <w:rsid w:val="002D103E"/>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8C1"/>
    <w:rsid w:val="002E2A36"/>
    <w:rsid w:val="002E31B1"/>
    <w:rsid w:val="002E3489"/>
    <w:rsid w:val="002E3C8F"/>
    <w:rsid w:val="002E4074"/>
    <w:rsid w:val="002E5033"/>
    <w:rsid w:val="002E5248"/>
    <w:rsid w:val="002E552F"/>
    <w:rsid w:val="002E61FC"/>
    <w:rsid w:val="002E678D"/>
    <w:rsid w:val="002E6A4F"/>
    <w:rsid w:val="002E6FC5"/>
    <w:rsid w:val="002E767A"/>
    <w:rsid w:val="002E7697"/>
    <w:rsid w:val="002E76AC"/>
    <w:rsid w:val="002F0090"/>
    <w:rsid w:val="002F05DD"/>
    <w:rsid w:val="002F0AA1"/>
    <w:rsid w:val="002F0F52"/>
    <w:rsid w:val="002F122E"/>
    <w:rsid w:val="002F14DF"/>
    <w:rsid w:val="002F1957"/>
    <w:rsid w:val="002F1E66"/>
    <w:rsid w:val="002F21A0"/>
    <w:rsid w:val="002F2384"/>
    <w:rsid w:val="002F25B8"/>
    <w:rsid w:val="002F28C3"/>
    <w:rsid w:val="002F296C"/>
    <w:rsid w:val="002F29D2"/>
    <w:rsid w:val="002F2D2C"/>
    <w:rsid w:val="002F32F4"/>
    <w:rsid w:val="002F3CBF"/>
    <w:rsid w:val="002F4000"/>
    <w:rsid w:val="002F48B4"/>
    <w:rsid w:val="002F498F"/>
    <w:rsid w:val="002F4A46"/>
    <w:rsid w:val="002F50DB"/>
    <w:rsid w:val="002F5702"/>
    <w:rsid w:val="002F68ED"/>
    <w:rsid w:val="002F6F4E"/>
    <w:rsid w:val="002F6FA1"/>
    <w:rsid w:val="002F7A3E"/>
    <w:rsid w:val="002F7CF3"/>
    <w:rsid w:val="003004CD"/>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60FC"/>
    <w:rsid w:val="00306C67"/>
    <w:rsid w:val="00307906"/>
    <w:rsid w:val="0030792D"/>
    <w:rsid w:val="003105AE"/>
    <w:rsid w:val="00310821"/>
    <w:rsid w:val="003111A5"/>
    <w:rsid w:val="00311256"/>
    <w:rsid w:val="003117E2"/>
    <w:rsid w:val="00311B22"/>
    <w:rsid w:val="00312399"/>
    <w:rsid w:val="0031257F"/>
    <w:rsid w:val="0031367D"/>
    <w:rsid w:val="003137B3"/>
    <w:rsid w:val="003138A5"/>
    <w:rsid w:val="003145B3"/>
    <w:rsid w:val="00314889"/>
    <w:rsid w:val="00314DB0"/>
    <w:rsid w:val="00315511"/>
    <w:rsid w:val="00315800"/>
    <w:rsid w:val="00315BF6"/>
    <w:rsid w:val="00315D2A"/>
    <w:rsid w:val="00315DD3"/>
    <w:rsid w:val="0031685C"/>
    <w:rsid w:val="003168EA"/>
    <w:rsid w:val="00320134"/>
    <w:rsid w:val="003205CD"/>
    <w:rsid w:val="00321BBE"/>
    <w:rsid w:val="00321DDE"/>
    <w:rsid w:val="003221B7"/>
    <w:rsid w:val="003221DB"/>
    <w:rsid w:val="0032257E"/>
    <w:rsid w:val="0032259D"/>
    <w:rsid w:val="003241C4"/>
    <w:rsid w:val="003243D4"/>
    <w:rsid w:val="0032462B"/>
    <w:rsid w:val="00324B1D"/>
    <w:rsid w:val="00324C82"/>
    <w:rsid w:val="00325033"/>
    <w:rsid w:val="00325347"/>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51B5"/>
    <w:rsid w:val="00335223"/>
    <w:rsid w:val="0033528D"/>
    <w:rsid w:val="003358C7"/>
    <w:rsid w:val="00335CAB"/>
    <w:rsid w:val="00335CFB"/>
    <w:rsid w:val="00335E33"/>
    <w:rsid w:val="00336431"/>
    <w:rsid w:val="00336855"/>
    <w:rsid w:val="00336B6B"/>
    <w:rsid w:val="00336C8A"/>
    <w:rsid w:val="0034012E"/>
    <w:rsid w:val="00340A16"/>
    <w:rsid w:val="00340A1C"/>
    <w:rsid w:val="00340BED"/>
    <w:rsid w:val="003423AB"/>
    <w:rsid w:val="00342BFA"/>
    <w:rsid w:val="0034324F"/>
    <w:rsid w:val="003434B4"/>
    <w:rsid w:val="00343F62"/>
    <w:rsid w:val="003440C0"/>
    <w:rsid w:val="003444C6"/>
    <w:rsid w:val="00344539"/>
    <w:rsid w:val="00345391"/>
    <w:rsid w:val="003453C1"/>
    <w:rsid w:val="0034548C"/>
    <w:rsid w:val="00345B5B"/>
    <w:rsid w:val="0034681E"/>
    <w:rsid w:val="00347410"/>
    <w:rsid w:val="00347B6A"/>
    <w:rsid w:val="00347E3B"/>
    <w:rsid w:val="00350D77"/>
    <w:rsid w:val="00351517"/>
    <w:rsid w:val="00351A9D"/>
    <w:rsid w:val="00351C51"/>
    <w:rsid w:val="00352AD9"/>
    <w:rsid w:val="00352E0A"/>
    <w:rsid w:val="00352ECA"/>
    <w:rsid w:val="00353216"/>
    <w:rsid w:val="0035368D"/>
    <w:rsid w:val="003539E5"/>
    <w:rsid w:val="00354059"/>
    <w:rsid w:val="003547B1"/>
    <w:rsid w:val="00354B48"/>
    <w:rsid w:val="0035528D"/>
    <w:rsid w:val="0035575B"/>
    <w:rsid w:val="0035595C"/>
    <w:rsid w:val="00355C01"/>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D0C"/>
    <w:rsid w:val="003649DC"/>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534"/>
    <w:rsid w:val="0037356D"/>
    <w:rsid w:val="003737BA"/>
    <w:rsid w:val="00374ADF"/>
    <w:rsid w:val="00374B50"/>
    <w:rsid w:val="00374B78"/>
    <w:rsid w:val="00374FC0"/>
    <w:rsid w:val="003751C8"/>
    <w:rsid w:val="003755AB"/>
    <w:rsid w:val="003757C8"/>
    <w:rsid w:val="0037589D"/>
    <w:rsid w:val="00375E76"/>
    <w:rsid w:val="003760AD"/>
    <w:rsid w:val="00376834"/>
    <w:rsid w:val="00376FB7"/>
    <w:rsid w:val="00377E4B"/>
    <w:rsid w:val="00380201"/>
    <w:rsid w:val="003808FA"/>
    <w:rsid w:val="0038114E"/>
    <w:rsid w:val="003812F2"/>
    <w:rsid w:val="003814EB"/>
    <w:rsid w:val="00382585"/>
    <w:rsid w:val="00383970"/>
    <w:rsid w:val="00383E88"/>
    <w:rsid w:val="003842DD"/>
    <w:rsid w:val="0038449E"/>
    <w:rsid w:val="003852A3"/>
    <w:rsid w:val="00385A6C"/>
    <w:rsid w:val="00385FEA"/>
    <w:rsid w:val="0038616A"/>
    <w:rsid w:val="00386639"/>
    <w:rsid w:val="00386C0B"/>
    <w:rsid w:val="00386FE0"/>
    <w:rsid w:val="003879A5"/>
    <w:rsid w:val="00387A80"/>
    <w:rsid w:val="00390BC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980"/>
    <w:rsid w:val="003A21AB"/>
    <w:rsid w:val="003A2A3B"/>
    <w:rsid w:val="003A2E17"/>
    <w:rsid w:val="003A3843"/>
    <w:rsid w:val="003A3AA3"/>
    <w:rsid w:val="003A4293"/>
    <w:rsid w:val="003A43A8"/>
    <w:rsid w:val="003A45ED"/>
    <w:rsid w:val="003A48EC"/>
    <w:rsid w:val="003A4C7D"/>
    <w:rsid w:val="003A626A"/>
    <w:rsid w:val="003A62E7"/>
    <w:rsid w:val="003A6481"/>
    <w:rsid w:val="003A73A7"/>
    <w:rsid w:val="003A75DB"/>
    <w:rsid w:val="003A7FF6"/>
    <w:rsid w:val="003B029C"/>
    <w:rsid w:val="003B030C"/>
    <w:rsid w:val="003B07BD"/>
    <w:rsid w:val="003B0C33"/>
    <w:rsid w:val="003B0CA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C0"/>
    <w:rsid w:val="003C07FF"/>
    <w:rsid w:val="003C0D05"/>
    <w:rsid w:val="003C1D9E"/>
    <w:rsid w:val="003C2095"/>
    <w:rsid w:val="003C284B"/>
    <w:rsid w:val="003C2979"/>
    <w:rsid w:val="003C2C26"/>
    <w:rsid w:val="003C3A1C"/>
    <w:rsid w:val="003C4462"/>
    <w:rsid w:val="003C4CCE"/>
    <w:rsid w:val="003C56DD"/>
    <w:rsid w:val="003C588D"/>
    <w:rsid w:val="003C5AAF"/>
    <w:rsid w:val="003C5FD5"/>
    <w:rsid w:val="003C6746"/>
    <w:rsid w:val="003C6B87"/>
    <w:rsid w:val="003C711B"/>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636E"/>
    <w:rsid w:val="003D6763"/>
    <w:rsid w:val="003D6C77"/>
    <w:rsid w:val="003D6CE3"/>
    <w:rsid w:val="003D6F6D"/>
    <w:rsid w:val="003D6F70"/>
    <w:rsid w:val="003D78D0"/>
    <w:rsid w:val="003D78E3"/>
    <w:rsid w:val="003E020B"/>
    <w:rsid w:val="003E0814"/>
    <w:rsid w:val="003E0B97"/>
    <w:rsid w:val="003E1418"/>
    <w:rsid w:val="003E1B97"/>
    <w:rsid w:val="003E291F"/>
    <w:rsid w:val="003E2CAA"/>
    <w:rsid w:val="003E37E9"/>
    <w:rsid w:val="003E3979"/>
    <w:rsid w:val="003E3D16"/>
    <w:rsid w:val="003E4793"/>
    <w:rsid w:val="003E4827"/>
    <w:rsid w:val="003E507C"/>
    <w:rsid w:val="003E52D6"/>
    <w:rsid w:val="003E78F7"/>
    <w:rsid w:val="003E79F6"/>
    <w:rsid w:val="003F05B1"/>
    <w:rsid w:val="003F062F"/>
    <w:rsid w:val="003F078D"/>
    <w:rsid w:val="003F0A22"/>
    <w:rsid w:val="003F0AF1"/>
    <w:rsid w:val="003F0E64"/>
    <w:rsid w:val="003F1775"/>
    <w:rsid w:val="003F17D0"/>
    <w:rsid w:val="003F48D2"/>
    <w:rsid w:val="003F4E6D"/>
    <w:rsid w:val="003F530D"/>
    <w:rsid w:val="003F532A"/>
    <w:rsid w:val="003F534A"/>
    <w:rsid w:val="003F568B"/>
    <w:rsid w:val="003F70F3"/>
    <w:rsid w:val="003F7183"/>
    <w:rsid w:val="003F7361"/>
    <w:rsid w:val="003F74DC"/>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5B74"/>
    <w:rsid w:val="00416358"/>
    <w:rsid w:val="00416A10"/>
    <w:rsid w:val="00416CA1"/>
    <w:rsid w:val="00417540"/>
    <w:rsid w:val="00417768"/>
    <w:rsid w:val="00417C5F"/>
    <w:rsid w:val="004200A4"/>
    <w:rsid w:val="00420466"/>
    <w:rsid w:val="00420531"/>
    <w:rsid w:val="004205C7"/>
    <w:rsid w:val="00420BDF"/>
    <w:rsid w:val="00420D7D"/>
    <w:rsid w:val="004213A7"/>
    <w:rsid w:val="00421772"/>
    <w:rsid w:val="004221E5"/>
    <w:rsid w:val="00422323"/>
    <w:rsid w:val="004226EA"/>
    <w:rsid w:val="00422714"/>
    <w:rsid w:val="00422DFD"/>
    <w:rsid w:val="004237F6"/>
    <w:rsid w:val="00423B76"/>
    <w:rsid w:val="00423E8D"/>
    <w:rsid w:val="004242BA"/>
    <w:rsid w:val="00424395"/>
    <w:rsid w:val="00424B95"/>
    <w:rsid w:val="00425032"/>
    <w:rsid w:val="00425100"/>
    <w:rsid w:val="004251F3"/>
    <w:rsid w:val="00425435"/>
    <w:rsid w:val="00425986"/>
    <w:rsid w:val="00425C4A"/>
    <w:rsid w:val="00425E20"/>
    <w:rsid w:val="004261DE"/>
    <w:rsid w:val="00426261"/>
    <w:rsid w:val="00426D51"/>
    <w:rsid w:val="00427480"/>
    <w:rsid w:val="00427869"/>
    <w:rsid w:val="00431029"/>
    <w:rsid w:val="00431103"/>
    <w:rsid w:val="00431DB8"/>
    <w:rsid w:val="004321E1"/>
    <w:rsid w:val="0043225C"/>
    <w:rsid w:val="00432CFD"/>
    <w:rsid w:val="0043304D"/>
    <w:rsid w:val="00433386"/>
    <w:rsid w:val="00433D1B"/>
    <w:rsid w:val="004340A2"/>
    <w:rsid w:val="004342B5"/>
    <w:rsid w:val="004348CC"/>
    <w:rsid w:val="004348F9"/>
    <w:rsid w:val="00434B8F"/>
    <w:rsid w:val="0043534F"/>
    <w:rsid w:val="004356CF"/>
    <w:rsid w:val="004357C7"/>
    <w:rsid w:val="004365C4"/>
    <w:rsid w:val="00437F26"/>
    <w:rsid w:val="004404A5"/>
    <w:rsid w:val="00440BBB"/>
    <w:rsid w:val="004413DB"/>
    <w:rsid w:val="0044204C"/>
    <w:rsid w:val="0044234F"/>
    <w:rsid w:val="00442749"/>
    <w:rsid w:val="00442A6A"/>
    <w:rsid w:val="0044390A"/>
    <w:rsid w:val="0044395C"/>
    <w:rsid w:val="00443EBC"/>
    <w:rsid w:val="00444490"/>
    <w:rsid w:val="00444696"/>
    <w:rsid w:val="004449D5"/>
    <w:rsid w:val="004454EF"/>
    <w:rsid w:val="00445699"/>
    <w:rsid w:val="00445EC5"/>
    <w:rsid w:val="0044636F"/>
    <w:rsid w:val="00446DBF"/>
    <w:rsid w:val="0044729E"/>
    <w:rsid w:val="00447FBF"/>
    <w:rsid w:val="00450001"/>
    <w:rsid w:val="004503FD"/>
    <w:rsid w:val="00450881"/>
    <w:rsid w:val="00450A30"/>
    <w:rsid w:val="00450CAA"/>
    <w:rsid w:val="00450D3E"/>
    <w:rsid w:val="00451A96"/>
    <w:rsid w:val="00452140"/>
    <w:rsid w:val="004526F8"/>
    <w:rsid w:val="00452A66"/>
    <w:rsid w:val="00452E64"/>
    <w:rsid w:val="00453BDE"/>
    <w:rsid w:val="0045458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7D5"/>
    <w:rsid w:val="00475AEA"/>
    <w:rsid w:val="00475C94"/>
    <w:rsid w:val="004768BE"/>
    <w:rsid w:val="00476974"/>
    <w:rsid w:val="00476A42"/>
    <w:rsid w:val="00476B05"/>
    <w:rsid w:val="00476C11"/>
    <w:rsid w:val="004773CC"/>
    <w:rsid w:val="0048024E"/>
    <w:rsid w:val="004806F3"/>
    <w:rsid w:val="00480AE3"/>
    <w:rsid w:val="0048115B"/>
    <w:rsid w:val="0048162E"/>
    <w:rsid w:val="00481886"/>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316"/>
    <w:rsid w:val="0048754A"/>
    <w:rsid w:val="0049024D"/>
    <w:rsid w:val="00491196"/>
    <w:rsid w:val="00491440"/>
    <w:rsid w:val="004921BB"/>
    <w:rsid w:val="00492EED"/>
    <w:rsid w:val="0049397C"/>
    <w:rsid w:val="00493DA1"/>
    <w:rsid w:val="00494121"/>
    <w:rsid w:val="004941DD"/>
    <w:rsid w:val="00494763"/>
    <w:rsid w:val="00494ABC"/>
    <w:rsid w:val="00494E04"/>
    <w:rsid w:val="004954F4"/>
    <w:rsid w:val="004956A8"/>
    <w:rsid w:val="00495DA9"/>
    <w:rsid w:val="0049650F"/>
    <w:rsid w:val="004965A7"/>
    <w:rsid w:val="004967F5"/>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A2D"/>
    <w:rsid w:val="004A2E0D"/>
    <w:rsid w:val="004A2E8F"/>
    <w:rsid w:val="004A345C"/>
    <w:rsid w:val="004A34D8"/>
    <w:rsid w:val="004A364F"/>
    <w:rsid w:val="004A3B70"/>
    <w:rsid w:val="004A3CF3"/>
    <w:rsid w:val="004A4291"/>
    <w:rsid w:val="004A4B1E"/>
    <w:rsid w:val="004A4DE3"/>
    <w:rsid w:val="004A5022"/>
    <w:rsid w:val="004A537D"/>
    <w:rsid w:val="004A56E8"/>
    <w:rsid w:val="004A5754"/>
    <w:rsid w:val="004A58D2"/>
    <w:rsid w:val="004A65F8"/>
    <w:rsid w:val="004A6B9C"/>
    <w:rsid w:val="004A73D0"/>
    <w:rsid w:val="004A7FAE"/>
    <w:rsid w:val="004B0861"/>
    <w:rsid w:val="004B0D84"/>
    <w:rsid w:val="004B108F"/>
    <w:rsid w:val="004B1ECE"/>
    <w:rsid w:val="004B2867"/>
    <w:rsid w:val="004B4225"/>
    <w:rsid w:val="004B4428"/>
    <w:rsid w:val="004B4489"/>
    <w:rsid w:val="004B4577"/>
    <w:rsid w:val="004B46C6"/>
    <w:rsid w:val="004B4F7C"/>
    <w:rsid w:val="004B628D"/>
    <w:rsid w:val="004B67F0"/>
    <w:rsid w:val="004B6B4C"/>
    <w:rsid w:val="004B6B81"/>
    <w:rsid w:val="004B7090"/>
    <w:rsid w:val="004B7148"/>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6A7"/>
    <w:rsid w:val="004C289A"/>
    <w:rsid w:val="004C2A67"/>
    <w:rsid w:val="004C2B8C"/>
    <w:rsid w:val="004C2F6F"/>
    <w:rsid w:val="004C3145"/>
    <w:rsid w:val="004C33F0"/>
    <w:rsid w:val="004C365D"/>
    <w:rsid w:val="004C36C8"/>
    <w:rsid w:val="004C3EA0"/>
    <w:rsid w:val="004C42EF"/>
    <w:rsid w:val="004C4A6C"/>
    <w:rsid w:val="004C4CE9"/>
    <w:rsid w:val="004C5144"/>
    <w:rsid w:val="004C5E9E"/>
    <w:rsid w:val="004C5FB9"/>
    <w:rsid w:val="004C7200"/>
    <w:rsid w:val="004C7275"/>
    <w:rsid w:val="004C7C4C"/>
    <w:rsid w:val="004C7ECA"/>
    <w:rsid w:val="004D01E1"/>
    <w:rsid w:val="004D0246"/>
    <w:rsid w:val="004D03FD"/>
    <w:rsid w:val="004D0872"/>
    <w:rsid w:val="004D1013"/>
    <w:rsid w:val="004D13FA"/>
    <w:rsid w:val="004D1425"/>
    <w:rsid w:val="004D1483"/>
    <w:rsid w:val="004D1F94"/>
    <w:rsid w:val="004D2E77"/>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F3F"/>
    <w:rsid w:val="004E25EE"/>
    <w:rsid w:val="004E2B26"/>
    <w:rsid w:val="004E3030"/>
    <w:rsid w:val="004E309C"/>
    <w:rsid w:val="004E3587"/>
    <w:rsid w:val="004E41B4"/>
    <w:rsid w:val="004E4CD3"/>
    <w:rsid w:val="004E5527"/>
    <w:rsid w:val="004E5A4B"/>
    <w:rsid w:val="004E5C34"/>
    <w:rsid w:val="004E6108"/>
    <w:rsid w:val="004E62E4"/>
    <w:rsid w:val="004E62FB"/>
    <w:rsid w:val="004E6B86"/>
    <w:rsid w:val="004E795E"/>
    <w:rsid w:val="004F0340"/>
    <w:rsid w:val="004F052B"/>
    <w:rsid w:val="004F0879"/>
    <w:rsid w:val="004F0A60"/>
    <w:rsid w:val="004F0ADA"/>
    <w:rsid w:val="004F0CC3"/>
    <w:rsid w:val="004F0EAA"/>
    <w:rsid w:val="004F1182"/>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752"/>
    <w:rsid w:val="004F7983"/>
    <w:rsid w:val="004F7C12"/>
    <w:rsid w:val="004F7C28"/>
    <w:rsid w:val="004F7EE6"/>
    <w:rsid w:val="00500576"/>
    <w:rsid w:val="0050157D"/>
    <w:rsid w:val="0050182D"/>
    <w:rsid w:val="00501BBE"/>
    <w:rsid w:val="00501C1C"/>
    <w:rsid w:val="005020EF"/>
    <w:rsid w:val="005025F2"/>
    <w:rsid w:val="00503FE3"/>
    <w:rsid w:val="005042AC"/>
    <w:rsid w:val="00504711"/>
    <w:rsid w:val="00504730"/>
    <w:rsid w:val="00504799"/>
    <w:rsid w:val="00504E84"/>
    <w:rsid w:val="0050575F"/>
    <w:rsid w:val="00505959"/>
    <w:rsid w:val="0050617F"/>
    <w:rsid w:val="00507016"/>
    <w:rsid w:val="0050707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6250"/>
    <w:rsid w:val="00536589"/>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72C"/>
    <w:rsid w:val="00546C94"/>
    <w:rsid w:val="00547238"/>
    <w:rsid w:val="00547411"/>
    <w:rsid w:val="00547BA9"/>
    <w:rsid w:val="00547CE6"/>
    <w:rsid w:val="00547D04"/>
    <w:rsid w:val="00550908"/>
    <w:rsid w:val="005513C9"/>
    <w:rsid w:val="00551675"/>
    <w:rsid w:val="00551B33"/>
    <w:rsid w:val="00551E34"/>
    <w:rsid w:val="00552812"/>
    <w:rsid w:val="00552958"/>
    <w:rsid w:val="00552D28"/>
    <w:rsid w:val="0055323E"/>
    <w:rsid w:val="00553A76"/>
    <w:rsid w:val="00553BC6"/>
    <w:rsid w:val="00553FF8"/>
    <w:rsid w:val="00554C71"/>
    <w:rsid w:val="00554EC3"/>
    <w:rsid w:val="005564FE"/>
    <w:rsid w:val="00556883"/>
    <w:rsid w:val="00556E3C"/>
    <w:rsid w:val="00557093"/>
    <w:rsid w:val="00557169"/>
    <w:rsid w:val="00557414"/>
    <w:rsid w:val="00557ADF"/>
    <w:rsid w:val="00557B74"/>
    <w:rsid w:val="00557B88"/>
    <w:rsid w:val="00560495"/>
    <w:rsid w:val="00560F56"/>
    <w:rsid w:val="00561201"/>
    <w:rsid w:val="005615A2"/>
    <w:rsid w:val="005617FF"/>
    <w:rsid w:val="005618BB"/>
    <w:rsid w:val="00561E4B"/>
    <w:rsid w:val="005621F0"/>
    <w:rsid w:val="0056296A"/>
    <w:rsid w:val="00563221"/>
    <w:rsid w:val="00563B01"/>
    <w:rsid w:val="00563F67"/>
    <w:rsid w:val="00563FA2"/>
    <w:rsid w:val="00564908"/>
    <w:rsid w:val="0056496B"/>
    <w:rsid w:val="00564C1C"/>
    <w:rsid w:val="00565145"/>
    <w:rsid w:val="0056560E"/>
    <w:rsid w:val="00565E5D"/>
    <w:rsid w:val="00566A1C"/>
    <w:rsid w:val="005679E0"/>
    <w:rsid w:val="00567EBD"/>
    <w:rsid w:val="005700FE"/>
    <w:rsid w:val="00570418"/>
    <w:rsid w:val="005704EF"/>
    <w:rsid w:val="0057059D"/>
    <w:rsid w:val="0057089B"/>
    <w:rsid w:val="00570B41"/>
    <w:rsid w:val="005720BD"/>
    <w:rsid w:val="00572390"/>
    <w:rsid w:val="0057273B"/>
    <w:rsid w:val="005730C7"/>
    <w:rsid w:val="0057399D"/>
    <w:rsid w:val="005739D5"/>
    <w:rsid w:val="00573B7F"/>
    <w:rsid w:val="00573EB1"/>
    <w:rsid w:val="00574178"/>
    <w:rsid w:val="00574956"/>
    <w:rsid w:val="00574C40"/>
    <w:rsid w:val="0057501C"/>
    <w:rsid w:val="0057503F"/>
    <w:rsid w:val="00575392"/>
    <w:rsid w:val="00575771"/>
    <w:rsid w:val="00575B14"/>
    <w:rsid w:val="00576136"/>
    <w:rsid w:val="00577B19"/>
    <w:rsid w:val="00577DA7"/>
    <w:rsid w:val="00577FBA"/>
    <w:rsid w:val="0058006B"/>
    <w:rsid w:val="005802FC"/>
    <w:rsid w:val="00580650"/>
    <w:rsid w:val="00581125"/>
    <w:rsid w:val="005813CA"/>
    <w:rsid w:val="005819E7"/>
    <w:rsid w:val="00581A21"/>
    <w:rsid w:val="00581FE3"/>
    <w:rsid w:val="0058242B"/>
    <w:rsid w:val="005825DF"/>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B33"/>
    <w:rsid w:val="00586D5B"/>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4500"/>
    <w:rsid w:val="0059474E"/>
    <w:rsid w:val="00594EC8"/>
    <w:rsid w:val="0059517E"/>
    <w:rsid w:val="00595F3F"/>
    <w:rsid w:val="00596365"/>
    <w:rsid w:val="005966E2"/>
    <w:rsid w:val="00596DC0"/>
    <w:rsid w:val="00596E8C"/>
    <w:rsid w:val="00596F3B"/>
    <w:rsid w:val="00596F42"/>
    <w:rsid w:val="005A18E9"/>
    <w:rsid w:val="005A1B38"/>
    <w:rsid w:val="005A1C2B"/>
    <w:rsid w:val="005A26BE"/>
    <w:rsid w:val="005A2707"/>
    <w:rsid w:val="005A2CDC"/>
    <w:rsid w:val="005A3325"/>
    <w:rsid w:val="005A3501"/>
    <w:rsid w:val="005A369A"/>
    <w:rsid w:val="005A3F22"/>
    <w:rsid w:val="005A46B9"/>
    <w:rsid w:val="005A4EDB"/>
    <w:rsid w:val="005A5080"/>
    <w:rsid w:val="005A590E"/>
    <w:rsid w:val="005A69CD"/>
    <w:rsid w:val="005A6EBF"/>
    <w:rsid w:val="005A70C0"/>
    <w:rsid w:val="005A71A5"/>
    <w:rsid w:val="005A757B"/>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F67"/>
    <w:rsid w:val="005C12DE"/>
    <w:rsid w:val="005C134B"/>
    <w:rsid w:val="005C1584"/>
    <w:rsid w:val="005C15F8"/>
    <w:rsid w:val="005C19A0"/>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D4E"/>
    <w:rsid w:val="005C6160"/>
    <w:rsid w:val="005C63E4"/>
    <w:rsid w:val="005C6911"/>
    <w:rsid w:val="005C6B6F"/>
    <w:rsid w:val="005C7113"/>
    <w:rsid w:val="005C76D1"/>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511"/>
    <w:rsid w:val="005D67A2"/>
    <w:rsid w:val="005D6BC7"/>
    <w:rsid w:val="005D6D0E"/>
    <w:rsid w:val="005D6F33"/>
    <w:rsid w:val="005D6FFD"/>
    <w:rsid w:val="005D7771"/>
    <w:rsid w:val="005D7BD2"/>
    <w:rsid w:val="005E02B1"/>
    <w:rsid w:val="005E0760"/>
    <w:rsid w:val="005E114A"/>
    <w:rsid w:val="005E1161"/>
    <w:rsid w:val="005E123D"/>
    <w:rsid w:val="005E208E"/>
    <w:rsid w:val="005E29D3"/>
    <w:rsid w:val="005E3763"/>
    <w:rsid w:val="005E385C"/>
    <w:rsid w:val="005E3BB8"/>
    <w:rsid w:val="005E4D87"/>
    <w:rsid w:val="005E4EB0"/>
    <w:rsid w:val="005E4F90"/>
    <w:rsid w:val="005E5280"/>
    <w:rsid w:val="005E5741"/>
    <w:rsid w:val="005E5A4A"/>
    <w:rsid w:val="005E5BF2"/>
    <w:rsid w:val="005E5C03"/>
    <w:rsid w:val="005E73D7"/>
    <w:rsid w:val="005E7F23"/>
    <w:rsid w:val="005F0348"/>
    <w:rsid w:val="005F08EE"/>
    <w:rsid w:val="005F0C96"/>
    <w:rsid w:val="005F0FFC"/>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B8B"/>
    <w:rsid w:val="00601864"/>
    <w:rsid w:val="006029C1"/>
    <w:rsid w:val="00602A9A"/>
    <w:rsid w:val="00603178"/>
    <w:rsid w:val="00603300"/>
    <w:rsid w:val="0060370F"/>
    <w:rsid w:val="00603B56"/>
    <w:rsid w:val="00603BE5"/>
    <w:rsid w:val="00604E9E"/>
    <w:rsid w:val="006052C0"/>
    <w:rsid w:val="006055E1"/>
    <w:rsid w:val="00605871"/>
    <w:rsid w:val="00605C76"/>
    <w:rsid w:val="00605E0A"/>
    <w:rsid w:val="006060D6"/>
    <w:rsid w:val="006068E1"/>
    <w:rsid w:val="00606EF2"/>
    <w:rsid w:val="006071F8"/>
    <w:rsid w:val="0060770E"/>
    <w:rsid w:val="00607C59"/>
    <w:rsid w:val="00610417"/>
    <w:rsid w:val="00610500"/>
    <w:rsid w:val="00610530"/>
    <w:rsid w:val="006106F3"/>
    <w:rsid w:val="00610802"/>
    <w:rsid w:val="00610A73"/>
    <w:rsid w:val="00610EAB"/>
    <w:rsid w:val="0061112C"/>
    <w:rsid w:val="006113DD"/>
    <w:rsid w:val="00611560"/>
    <w:rsid w:val="006117FE"/>
    <w:rsid w:val="00611A59"/>
    <w:rsid w:val="00611ED0"/>
    <w:rsid w:val="0061222C"/>
    <w:rsid w:val="00612388"/>
    <w:rsid w:val="00612494"/>
    <w:rsid w:val="00612BA5"/>
    <w:rsid w:val="00613229"/>
    <w:rsid w:val="00613746"/>
    <w:rsid w:val="0061381A"/>
    <w:rsid w:val="0061385E"/>
    <w:rsid w:val="00613EEF"/>
    <w:rsid w:val="00614143"/>
    <w:rsid w:val="00614192"/>
    <w:rsid w:val="00614484"/>
    <w:rsid w:val="00614867"/>
    <w:rsid w:val="00614E75"/>
    <w:rsid w:val="006151E6"/>
    <w:rsid w:val="006152EE"/>
    <w:rsid w:val="00615B1A"/>
    <w:rsid w:val="00615E21"/>
    <w:rsid w:val="00615E43"/>
    <w:rsid w:val="0061620E"/>
    <w:rsid w:val="006165D3"/>
    <w:rsid w:val="00616E28"/>
    <w:rsid w:val="006172C3"/>
    <w:rsid w:val="006175E9"/>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9D"/>
    <w:rsid w:val="00624056"/>
    <w:rsid w:val="006240E4"/>
    <w:rsid w:val="0062497E"/>
    <w:rsid w:val="00624CA1"/>
    <w:rsid w:val="006251AF"/>
    <w:rsid w:val="00625495"/>
    <w:rsid w:val="00625BEF"/>
    <w:rsid w:val="00626AB4"/>
    <w:rsid w:val="00626C16"/>
    <w:rsid w:val="006276B6"/>
    <w:rsid w:val="0063001F"/>
    <w:rsid w:val="0063044C"/>
    <w:rsid w:val="006304E2"/>
    <w:rsid w:val="006317C4"/>
    <w:rsid w:val="00631E4C"/>
    <w:rsid w:val="00632616"/>
    <w:rsid w:val="0063285A"/>
    <w:rsid w:val="00633AD5"/>
    <w:rsid w:val="00634547"/>
    <w:rsid w:val="00634816"/>
    <w:rsid w:val="00634906"/>
    <w:rsid w:val="00634F72"/>
    <w:rsid w:val="006350F8"/>
    <w:rsid w:val="0063523D"/>
    <w:rsid w:val="00635F9D"/>
    <w:rsid w:val="00636055"/>
    <w:rsid w:val="00636498"/>
    <w:rsid w:val="00636831"/>
    <w:rsid w:val="006369B8"/>
    <w:rsid w:val="0063773C"/>
    <w:rsid w:val="00637818"/>
    <w:rsid w:val="00637CA8"/>
    <w:rsid w:val="00640E77"/>
    <w:rsid w:val="0064101F"/>
    <w:rsid w:val="00641B07"/>
    <w:rsid w:val="00642A7E"/>
    <w:rsid w:val="0064320E"/>
    <w:rsid w:val="00643339"/>
    <w:rsid w:val="006433D5"/>
    <w:rsid w:val="0064359D"/>
    <w:rsid w:val="00643A1E"/>
    <w:rsid w:val="00643AAE"/>
    <w:rsid w:val="0064456E"/>
    <w:rsid w:val="00644CE1"/>
    <w:rsid w:val="00644CEC"/>
    <w:rsid w:val="006451EC"/>
    <w:rsid w:val="006455D9"/>
    <w:rsid w:val="00645E9E"/>
    <w:rsid w:val="00647697"/>
    <w:rsid w:val="00650020"/>
    <w:rsid w:val="006502B4"/>
    <w:rsid w:val="0065033D"/>
    <w:rsid w:val="00650394"/>
    <w:rsid w:val="006505CF"/>
    <w:rsid w:val="00650AA2"/>
    <w:rsid w:val="00650B33"/>
    <w:rsid w:val="00651082"/>
    <w:rsid w:val="00651306"/>
    <w:rsid w:val="0065237E"/>
    <w:rsid w:val="006529AF"/>
    <w:rsid w:val="00652E97"/>
    <w:rsid w:val="00653194"/>
    <w:rsid w:val="00653732"/>
    <w:rsid w:val="006537DB"/>
    <w:rsid w:val="00653A5B"/>
    <w:rsid w:val="00653F15"/>
    <w:rsid w:val="0065407F"/>
    <w:rsid w:val="0065416F"/>
    <w:rsid w:val="0065466D"/>
    <w:rsid w:val="00654BDF"/>
    <w:rsid w:val="00654E15"/>
    <w:rsid w:val="00655513"/>
    <w:rsid w:val="006555E8"/>
    <w:rsid w:val="006556BA"/>
    <w:rsid w:val="00655C14"/>
    <w:rsid w:val="006563BA"/>
    <w:rsid w:val="006566DF"/>
    <w:rsid w:val="0065693A"/>
    <w:rsid w:val="00656B09"/>
    <w:rsid w:val="00656F75"/>
    <w:rsid w:val="00657262"/>
    <w:rsid w:val="00657518"/>
    <w:rsid w:val="00657D8F"/>
    <w:rsid w:val="00657F88"/>
    <w:rsid w:val="00661796"/>
    <w:rsid w:val="00661B21"/>
    <w:rsid w:val="00661BCD"/>
    <w:rsid w:val="0066298E"/>
    <w:rsid w:val="00663BD6"/>
    <w:rsid w:val="00663CD3"/>
    <w:rsid w:val="00663DD3"/>
    <w:rsid w:val="00664961"/>
    <w:rsid w:val="0066498E"/>
    <w:rsid w:val="00665559"/>
    <w:rsid w:val="00666AE7"/>
    <w:rsid w:val="006676B5"/>
    <w:rsid w:val="00667BAC"/>
    <w:rsid w:val="006702C0"/>
    <w:rsid w:val="006704D7"/>
    <w:rsid w:val="00670882"/>
    <w:rsid w:val="00670D97"/>
    <w:rsid w:val="006711B0"/>
    <w:rsid w:val="00671416"/>
    <w:rsid w:val="0067161F"/>
    <w:rsid w:val="00671F24"/>
    <w:rsid w:val="00672039"/>
    <w:rsid w:val="006724A6"/>
    <w:rsid w:val="00672911"/>
    <w:rsid w:val="006729D5"/>
    <w:rsid w:val="00672AD6"/>
    <w:rsid w:val="00672C97"/>
    <w:rsid w:val="00672D25"/>
    <w:rsid w:val="00672D6B"/>
    <w:rsid w:val="00673DC6"/>
    <w:rsid w:val="006744A7"/>
    <w:rsid w:val="0067456F"/>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3133"/>
    <w:rsid w:val="006934EA"/>
    <w:rsid w:val="0069367F"/>
    <w:rsid w:val="00693683"/>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DF"/>
    <w:rsid w:val="00697D1A"/>
    <w:rsid w:val="006A0822"/>
    <w:rsid w:val="006A086A"/>
    <w:rsid w:val="006A1258"/>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743"/>
    <w:rsid w:val="006A793C"/>
    <w:rsid w:val="006A7B99"/>
    <w:rsid w:val="006A7BD9"/>
    <w:rsid w:val="006A7C04"/>
    <w:rsid w:val="006B081F"/>
    <w:rsid w:val="006B0C3B"/>
    <w:rsid w:val="006B0D31"/>
    <w:rsid w:val="006B141D"/>
    <w:rsid w:val="006B158A"/>
    <w:rsid w:val="006B2153"/>
    <w:rsid w:val="006B215D"/>
    <w:rsid w:val="006B45C0"/>
    <w:rsid w:val="006B45DA"/>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63F"/>
    <w:rsid w:val="006C2E71"/>
    <w:rsid w:val="006C364D"/>
    <w:rsid w:val="006C3907"/>
    <w:rsid w:val="006C3D74"/>
    <w:rsid w:val="006C405E"/>
    <w:rsid w:val="006C49CD"/>
    <w:rsid w:val="006C4E0A"/>
    <w:rsid w:val="006C5E47"/>
    <w:rsid w:val="006C6245"/>
    <w:rsid w:val="006C638A"/>
    <w:rsid w:val="006C63AC"/>
    <w:rsid w:val="006C6527"/>
    <w:rsid w:val="006C66F4"/>
    <w:rsid w:val="006C6816"/>
    <w:rsid w:val="006C6D34"/>
    <w:rsid w:val="006C799F"/>
    <w:rsid w:val="006D03FE"/>
    <w:rsid w:val="006D0D43"/>
    <w:rsid w:val="006D1405"/>
    <w:rsid w:val="006D15D0"/>
    <w:rsid w:val="006D1667"/>
    <w:rsid w:val="006D18B6"/>
    <w:rsid w:val="006D195D"/>
    <w:rsid w:val="006D1EB5"/>
    <w:rsid w:val="006D2DE9"/>
    <w:rsid w:val="006D329E"/>
    <w:rsid w:val="006D455F"/>
    <w:rsid w:val="006D4664"/>
    <w:rsid w:val="006D4779"/>
    <w:rsid w:val="006D4897"/>
    <w:rsid w:val="006D48F4"/>
    <w:rsid w:val="006D4D35"/>
    <w:rsid w:val="006D501E"/>
    <w:rsid w:val="006D5451"/>
    <w:rsid w:val="006D5828"/>
    <w:rsid w:val="006D59A0"/>
    <w:rsid w:val="006D6464"/>
    <w:rsid w:val="006D6598"/>
    <w:rsid w:val="006D6F45"/>
    <w:rsid w:val="006D7056"/>
    <w:rsid w:val="006D7A09"/>
    <w:rsid w:val="006D7AD9"/>
    <w:rsid w:val="006D7D17"/>
    <w:rsid w:val="006D7E61"/>
    <w:rsid w:val="006E0203"/>
    <w:rsid w:val="006E045C"/>
    <w:rsid w:val="006E06A0"/>
    <w:rsid w:val="006E0835"/>
    <w:rsid w:val="006E08B2"/>
    <w:rsid w:val="006E12E7"/>
    <w:rsid w:val="006E29A6"/>
    <w:rsid w:val="006E2FE1"/>
    <w:rsid w:val="006E3125"/>
    <w:rsid w:val="006E3274"/>
    <w:rsid w:val="006E387E"/>
    <w:rsid w:val="006E38AD"/>
    <w:rsid w:val="006E3A9A"/>
    <w:rsid w:val="006E559E"/>
    <w:rsid w:val="006E574E"/>
    <w:rsid w:val="006E599E"/>
    <w:rsid w:val="006E5A8A"/>
    <w:rsid w:val="006E6BF2"/>
    <w:rsid w:val="006E6CBF"/>
    <w:rsid w:val="006E730D"/>
    <w:rsid w:val="006E778B"/>
    <w:rsid w:val="006F01CF"/>
    <w:rsid w:val="006F02DA"/>
    <w:rsid w:val="006F05D3"/>
    <w:rsid w:val="006F0799"/>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D65"/>
    <w:rsid w:val="0070078A"/>
    <w:rsid w:val="007008E0"/>
    <w:rsid w:val="00700CC8"/>
    <w:rsid w:val="007011F1"/>
    <w:rsid w:val="00701A42"/>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50B"/>
    <w:rsid w:val="007125E4"/>
    <w:rsid w:val="007128D2"/>
    <w:rsid w:val="0071296B"/>
    <w:rsid w:val="0071322F"/>
    <w:rsid w:val="00714575"/>
    <w:rsid w:val="007146A5"/>
    <w:rsid w:val="0071496E"/>
    <w:rsid w:val="00715883"/>
    <w:rsid w:val="00715B2B"/>
    <w:rsid w:val="007175DA"/>
    <w:rsid w:val="00720FC6"/>
    <w:rsid w:val="00721877"/>
    <w:rsid w:val="007219BF"/>
    <w:rsid w:val="007223BE"/>
    <w:rsid w:val="007225AF"/>
    <w:rsid w:val="007227D7"/>
    <w:rsid w:val="007228CE"/>
    <w:rsid w:val="00723141"/>
    <w:rsid w:val="00723298"/>
    <w:rsid w:val="0072339D"/>
    <w:rsid w:val="00723460"/>
    <w:rsid w:val="0072427A"/>
    <w:rsid w:val="00724550"/>
    <w:rsid w:val="007245E7"/>
    <w:rsid w:val="00725496"/>
    <w:rsid w:val="00725613"/>
    <w:rsid w:val="007256C3"/>
    <w:rsid w:val="00725B9E"/>
    <w:rsid w:val="007260EC"/>
    <w:rsid w:val="00726213"/>
    <w:rsid w:val="007262DA"/>
    <w:rsid w:val="00726BBF"/>
    <w:rsid w:val="00726D1D"/>
    <w:rsid w:val="00727189"/>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6D4A"/>
    <w:rsid w:val="00737044"/>
    <w:rsid w:val="007375CA"/>
    <w:rsid w:val="00737A32"/>
    <w:rsid w:val="00737BEE"/>
    <w:rsid w:val="00740086"/>
    <w:rsid w:val="0074024D"/>
    <w:rsid w:val="007404EB"/>
    <w:rsid w:val="00740E5B"/>
    <w:rsid w:val="007417A5"/>
    <w:rsid w:val="007419E6"/>
    <w:rsid w:val="00741A4C"/>
    <w:rsid w:val="00742492"/>
    <w:rsid w:val="00742851"/>
    <w:rsid w:val="0074289C"/>
    <w:rsid w:val="00744047"/>
    <w:rsid w:val="007443C4"/>
    <w:rsid w:val="00744BA7"/>
    <w:rsid w:val="00744F2A"/>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7026F"/>
    <w:rsid w:val="00770477"/>
    <w:rsid w:val="00770601"/>
    <w:rsid w:val="007707FA"/>
    <w:rsid w:val="00770C67"/>
    <w:rsid w:val="00771316"/>
    <w:rsid w:val="00772059"/>
    <w:rsid w:val="00772534"/>
    <w:rsid w:val="00772977"/>
    <w:rsid w:val="00772C6D"/>
    <w:rsid w:val="00772FAC"/>
    <w:rsid w:val="00774386"/>
    <w:rsid w:val="007743D9"/>
    <w:rsid w:val="007748FB"/>
    <w:rsid w:val="00774AC8"/>
    <w:rsid w:val="00774B25"/>
    <w:rsid w:val="00774BC2"/>
    <w:rsid w:val="0077544A"/>
    <w:rsid w:val="00775B27"/>
    <w:rsid w:val="00775F26"/>
    <w:rsid w:val="00775F38"/>
    <w:rsid w:val="007762DC"/>
    <w:rsid w:val="0077670F"/>
    <w:rsid w:val="00776B7E"/>
    <w:rsid w:val="00776BD4"/>
    <w:rsid w:val="00776FB5"/>
    <w:rsid w:val="007770C9"/>
    <w:rsid w:val="00777C99"/>
    <w:rsid w:val="00777D72"/>
    <w:rsid w:val="0078004F"/>
    <w:rsid w:val="00780192"/>
    <w:rsid w:val="0078036E"/>
    <w:rsid w:val="00780548"/>
    <w:rsid w:val="007806BC"/>
    <w:rsid w:val="007808ED"/>
    <w:rsid w:val="00780AB3"/>
    <w:rsid w:val="007810C3"/>
    <w:rsid w:val="0078173B"/>
    <w:rsid w:val="00782376"/>
    <w:rsid w:val="007829F9"/>
    <w:rsid w:val="00782B6E"/>
    <w:rsid w:val="007831A3"/>
    <w:rsid w:val="00783229"/>
    <w:rsid w:val="007839E5"/>
    <w:rsid w:val="00783B66"/>
    <w:rsid w:val="00783C1E"/>
    <w:rsid w:val="00783F86"/>
    <w:rsid w:val="00784010"/>
    <w:rsid w:val="00784089"/>
    <w:rsid w:val="00784C07"/>
    <w:rsid w:val="00784CD6"/>
    <w:rsid w:val="00785349"/>
    <w:rsid w:val="00785F7E"/>
    <w:rsid w:val="007867CD"/>
    <w:rsid w:val="00786859"/>
    <w:rsid w:val="00786E91"/>
    <w:rsid w:val="007873AA"/>
    <w:rsid w:val="00787616"/>
    <w:rsid w:val="007876CF"/>
    <w:rsid w:val="00787A38"/>
    <w:rsid w:val="00787EB8"/>
    <w:rsid w:val="007903C3"/>
    <w:rsid w:val="007904CD"/>
    <w:rsid w:val="0079096A"/>
    <w:rsid w:val="00790981"/>
    <w:rsid w:val="00791DF7"/>
    <w:rsid w:val="00792FBC"/>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E5C"/>
    <w:rsid w:val="007A0F8B"/>
    <w:rsid w:val="007A12B9"/>
    <w:rsid w:val="007A2A08"/>
    <w:rsid w:val="007A2B26"/>
    <w:rsid w:val="007A2DAB"/>
    <w:rsid w:val="007A2F7A"/>
    <w:rsid w:val="007A3069"/>
    <w:rsid w:val="007A35A5"/>
    <w:rsid w:val="007A35C4"/>
    <w:rsid w:val="007A3A80"/>
    <w:rsid w:val="007A3F45"/>
    <w:rsid w:val="007A46D5"/>
    <w:rsid w:val="007A4F40"/>
    <w:rsid w:val="007A5008"/>
    <w:rsid w:val="007A559B"/>
    <w:rsid w:val="007A5F19"/>
    <w:rsid w:val="007A604F"/>
    <w:rsid w:val="007A6075"/>
    <w:rsid w:val="007A62E7"/>
    <w:rsid w:val="007A6AF3"/>
    <w:rsid w:val="007A6B97"/>
    <w:rsid w:val="007A6B98"/>
    <w:rsid w:val="007A6C50"/>
    <w:rsid w:val="007A718D"/>
    <w:rsid w:val="007A79F6"/>
    <w:rsid w:val="007B081A"/>
    <w:rsid w:val="007B087B"/>
    <w:rsid w:val="007B1E43"/>
    <w:rsid w:val="007B1ED2"/>
    <w:rsid w:val="007B2CA8"/>
    <w:rsid w:val="007B31D0"/>
    <w:rsid w:val="007B3771"/>
    <w:rsid w:val="007B4805"/>
    <w:rsid w:val="007B4B8E"/>
    <w:rsid w:val="007B4BB0"/>
    <w:rsid w:val="007B4F79"/>
    <w:rsid w:val="007B525B"/>
    <w:rsid w:val="007B5623"/>
    <w:rsid w:val="007B5E78"/>
    <w:rsid w:val="007B7707"/>
    <w:rsid w:val="007B7D70"/>
    <w:rsid w:val="007B7FB6"/>
    <w:rsid w:val="007C0154"/>
    <w:rsid w:val="007C06D1"/>
    <w:rsid w:val="007C11B7"/>
    <w:rsid w:val="007C12A8"/>
    <w:rsid w:val="007C12CF"/>
    <w:rsid w:val="007C12FA"/>
    <w:rsid w:val="007C13DA"/>
    <w:rsid w:val="007C1C93"/>
    <w:rsid w:val="007C1FA1"/>
    <w:rsid w:val="007C2107"/>
    <w:rsid w:val="007C24C6"/>
    <w:rsid w:val="007C2C65"/>
    <w:rsid w:val="007C2DF4"/>
    <w:rsid w:val="007C2F76"/>
    <w:rsid w:val="007C3111"/>
    <w:rsid w:val="007C3B1D"/>
    <w:rsid w:val="007C3C42"/>
    <w:rsid w:val="007C3C68"/>
    <w:rsid w:val="007C3D1D"/>
    <w:rsid w:val="007C46B1"/>
    <w:rsid w:val="007C4A14"/>
    <w:rsid w:val="007C4BF5"/>
    <w:rsid w:val="007C5497"/>
    <w:rsid w:val="007C5860"/>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CEF"/>
    <w:rsid w:val="007D4FD1"/>
    <w:rsid w:val="007D5236"/>
    <w:rsid w:val="007D55BD"/>
    <w:rsid w:val="007D5784"/>
    <w:rsid w:val="007D5806"/>
    <w:rsid w:val="007D5E39"/>
    <w:rsid w:val="007D6601"/>
    <w:rsid w:val="007D668C"/>
    <w:rsid w:val="007D6D8D"/>
    <w:rsid w:val="007E0151"/>
    <w:rsid w:val="007E01C1"/>
    <w:rsid w:val="007E0403"/>
    <w:rsid w:val="007E062D"/>
    <w:rsid w:val="007E063C"/>
    <w:rsid w:val="007E0E03"/>
    <w:rsid w:val="007E101A"/>
    <w:rsid w:val="007E1BEC"/>
    <w:rsid w:val="007E1D34"/>
    <w:rsid w:val="007E1EA9"/>
    <w:rsid w:val="007E29BF"/>
    <w:rsid w:val="007E46CA"/>
    <w:rsid w:val="007E4B54"/>
    <w:rsid w:val="007E4EEA"/>
    <w:rsid w:val="007E6391"/>
    <w:rsid w:val="007E6A0B"/>
    <w:rsid w:val="007E6E2C"/>
    <w:rsid w:val="007E6F45"/>
    <w:rsid w:val="007F0A9A"/>
    <w:rsid w:val="007F0AFA"/>
    <w:rsid w:val="007F0E20"/>
    <w:rsid w:val="007F1493"/>
    <w:rsid w:val="007F1B43"/>
    <w:rsid w:val="007F1E61"/>
    <w:rsid w:val="007F226B"/>
    <w:rsid w:val="007F2FA5"/>
    <w:rsid w:val="007F34E4"/>
    <w:rsid w:val="007F369F"/>
    <w:rsid w:val="007F36E9"/>
    <w:rsid w:val="007F3822"/>
    <w:rsid w:val="007F4051"/>
    <w:rsid w:val="007F4335"/>
    <w:rsid w:val="007F51A6"/>
    <w:rsid w:val="007F558B"/>
    <w:rsid w:val="007F640E"/>
    <w:rsid w:val="007F6692"/>
    <w:rsid w:val="007F6B5D"/>
    <w:rsid w:val="007F752F"/>
    <w:rsid w:val="007F7A8B"/>
    <w:rsid w:val="007F7D29"/>
    <w:rsid w:val="007F7D67"/>
    <w:rsid w:val="008003D7"/>
    <w:rsid w:val="00800A15"/>
    <w:rsid w:val="00800E8F"/>
    <w:rsid w:val="008011C0"/>
    <w:rsid w:val="00801EDE"/>
    <w:rsid w:val="00802208"/>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4B5F"/>
    <w:rsid w:val="00814BC7"/>
    <w:rsid w:val="0081689A"/>
    <w:rsid w:val="00816FAC"/>
    <w:rsid w:val="00820137"/>
    <w:rsid w:val="00821078"/>
    <w:rsid w:val="008213B8"/>
    <w:rsid w:val="0082241E"/>
    <w:rsid w:val="008228D1"/>
    <w:rsid w:val="00822F9F"/>
    <w:rsid w:val="00823132"/>
    <w:rsid w:val="008231DA"/>
    <w:rsid w:val="00823B71"/>
    <w:rsid w:val="00823C24"/>
    <w:rsid w:val="0082416E"/>
    <w:rsid w:val="0082566C"/>
    <w:rsid w:val="00825CFD"/>
    <w:rsid w:val="0082675A"/>
    <w:rsid w:val="00826C8E"/>
    <w:rsid w:val="008271D3"/>
    <w:rsid w:val="0082778F"/>
    <w:rsid w:val="008277A2"/>
    <w:rsid w:val="008279DB"/>
    <w:rsid w:val="00827BEE"/>
    <w:rsid w:val="00827FFB"/>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F1D"/>
    <w:rsid w:val="0083305C"/>
    <w:rsid w:val="008334F7"/>
    <w:rsid w:val="00833EEC"/>
    <w:rsid w:val="008343DA"/>
    <w:rsid w:val="00834AE1"/>
    <w:rsid w:val="00835704"/>
    <w:rsid w:val="00835FCC"/>
    <w:rsid w:val="008365DB"/>
    <w:rsid w:val="00836839"/>
    <w:rsid w:val="00836B16"/>
    <w:rsid w:val="00836D94"/>
    <w:rsid w:val="00837046"/>
    <w:rsid w:val="0084081F"/>
    <w:rsid w:val="00840F52"/>
    <w:rsid w:val="0084141F"/>
    <w:rsid w:val="00841A0D"/>
    <w:rsid w:val="00841A39"/>
    <w:rsid w:val="00841D0A"/>
    <w:rsid w:val="008420AB"/>
    <w:rsid w:val="008423ED"/>
    <w:rsid w:val="00842A98"/>
    <w:rsid w:val="00843F97"/>
    <w:rsid w:val="0084409E"/>
    <w:rsid w:val="008441CD"/>
    <w:rsid w:val="008443D4"/>
    <w:rsid w:val="00844DAB"/>
    <w:rsid w:val="00844E14"/>
    <w:rsid w:val="00845914"/>
    <w:rsid w:val="00845B37"/>
    <w:rsid w:val="00845D22"/>
    <w:rsid w:val="008461E6"/>
    <w:rsid w:val="008462B8"/>
    <w:rsid w:val="00846603"/>
    <w:rsid w:val="008468AD"/>
    <w:rsid w:val="00846D8B"/>
    <w:rsid w:val="00847028"/>
    <w:rsid w:val="008476E5"/>
    <w:rsid w:val="00847A52"/>
    <w:rsid w:val="00847A60"/>
    <w:rsid w:val="008500EF"/>
    <w:rsid w:val="0085064F"/>
    <w:rsid w:val="0085228F"/>
    <w:rsid w:val="00853052"/>
    <w:rsid w:val="00853A32"/>
    <w:rsid w:val="008547A4"/>
    <w:rsid w:val="008549F3"/>
    <w:rsid w:val="00854B79"/>
    <w:rsid w:val="00854C37"/>
    <w:rsid w:val="00855E17"/>
    <w:rsid w:val="00856610"/>
    <w:rsid w:val="00856841"/>
    <w:rsid w:val="00856969"/>
    <w:rsid w:val="00856BD5"/>
    <w:rsid w:val="008572BF"/>
    <w:rsid w:val="008574A0"/>
    <w:rsid w:val="008577D4"/>
    <w:rsid w:val="00857F2E"/>
    <w:rsid w:val="0086037A"/>
    <w:rsid w:val="008608F8"/>
    <w:rsid w:val="00860B37"/>
    <w:rsid w:val="00861093"/>
    <w:rsid w:val="00861433"/>
    <w:rsid w:val="00861592"/>
    <w:rsid w:val="00861884"/>
    <w:rsid w:val="00861FE7"/>
    <w:rsid w:val="0086237A"/>
    <w:rsid w:val="0086270E"/>
    <w:rsid w:val="00862AC6"/>
    <w:rsid w:val="008632BF"/>
    <w:rsid w:val="0086446E"/>
    <w:rsid w:val="00864610"/>
    <w:rsid w:val="00864701"/>
    <w:rsid w:val="00864902"/>
    <w:rsid w:val="00864AD8"/>
    <w:rsid w:val="00865B89"/>
    <w:rsid w:val="00865DDF"/>
    <w:rsid w:val="0086615E"/>
    <w:rsid w:val="0086646A"/>
    <w:rsid w:val="008664E7"/>
    <w:rsid w:val="008669EE"/>
    <w:rsid w:val="008702D7"/>
    <w:rsid w:val="00870381"/>
    <w:rsid w:val="00870777"/>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3CC"/>
    <w:rsid w:val="008744C0"/>
    <w:rsid w:val="00874517"/>
    <w:rsid w:val="00874D35"/>
    <w:rsid w:val="00874EFD"/>
    <w:rsid w:val="00874F54"/>
    <w:rsid w:val="00875670"/>
    <w:rsid w:val="00875CD0"/>
    <w:rsid w:val="00875E12"/>
    <w:rsid w:val="00875FDA"/>
    <w:rsid w:val="008761CE"/>
    <w:rsid w:val="00877151"/>
    <w:rsid w:val="00877F9F"/>
    <w:rsid w:val="0088086B"/>
    <w:rsid w:val="008809FD"/>
    <w:rsid w:val="00880A97"/>
    <w:rsid w:val="00880CC2"/>
    <w:rsid w:val="00881422"/>
    <w:rsid w:val="008814DE"/>
    <w:rsid w:val="0088159C"/>
    <w:rsid w:val="00881A16"/>
    <w:rsid w:val="00882868"/>
    <w:rsid w:val="00882D83"/>
    <w:rsid w:val="008843A1"/>
    <w:rsid w:val="0088468F"/>
    <w:rsid w:val="00884762"/>
    <w:rsid w:val="00884B35"/>
    <w:rsid w:val="00884BEF"/>
    <w:rsid w:val="00884EFA"/>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315"/>
    <w:rsid w:val="008925F0"/>
    <w:rsid w:val="00892602"/>
    <w:rsid w:val="008926DF"/>
    <w:rsid w:val="00892C92"/>
    <w:rsid w:val="008931F2"/>
    <w:rsid w:val="00893339"/>
    <w:rsid w:val="00893366"/>
    <w:rsid w:val="008933EB"/>
    <w:rsid w:val="00893931"/>
    <w:rsid w:val="00893C65"/>
    <w:rsid w:val="008942CC"/>
    <w:rsid w:val="008945D4"/>
    <w:rsid w:val="00894FF7"/>
    <w:rsid w:val="0089527B"/>
    <w:rsid w:val="00895297"/>
    <w:rsid w:val="008953B8"/>
    <w:rsid w:val="00895C09"/>
    <w:rsid w:val="00895DBC"/>
    <w:rsid w:val="00896059"/>
    <w:rsid w:val="00896139"/>
    <w:rsid w:val="00896631"/>
    <w:rsid w:val="0089683F"/>
    <w:rsid w:val="008972ED"/>
    <w:rsid w:val="00897FB9"/>
    <w:rsid w:val="008A07C8"/>
    <w:rsid w:val="008A111B"/>
    <w:rsid w:val="008A1F32"/>
    <w:rsid w:val="008A224A"/>
    <w:rsid w:val="008A256C"/>
    <w:rsid w:val="008A26F7"/>
    <w:rsid w:val="008A2960"/>
    <w:rsid w:val="008A2B23"/>
    <w:rsid w:val="008A2C81"/>
    <w:rsid w:val="008A2E55"/>
    <w:rsid w:val="008A36ED"/>
    <w:rsid w:val="008A3750"/>
    <w:rsid w:val="008A37E6"/>
    <w:rsid w:val="008A3834"/>
    <w:rsid w:val="008A39BA"/>
    <w:rsid w:val="008A4597"/>
    <w:rsid w:val="008A4A01"/>
    <w:rsid w:val="008A4B4F"/>
    <w:rsid w:val="008A4D16"/>
    <w:rsid w:val="008A4F15"/>
    <w:rsid w:val="008A5D14"/>
    <w:rsid w:val="008A6265"/>
    <w:rsid w:val="008A6877"/>
    <w:rsid w:val="008A69A2"/>
    <w:rsid w:val="008A6C8B"/>
    <w:rsid w:val="008A7787"/>
    <w:rsid w:val="008A7B40"/>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34"/>
    <w:rsid w:val="008B5E1C"/>
    <w:rsid w:val="008B5EB9"/>
    <w:rsid w:val="008B6067"/>
    <w:rsid w:val="008B67CF"/>
    <w:rsid w:val="008B6A57"/>
    <w:rsid w:val="008B6BB8"/>
    <w:rsid w:val="008B73F6"/>
    <w:rsid w:val="008B769A"/>
    <w:rsid w:val="008B7913"/>
    <w:rsid w:val="008B7C6F"/>
    <w:rsid w:val="008C08E2"/>
    <w:rsid w:val="008C0B06"/>
    <w:rsid w:val="008C0D09"/>
    <w:rsid w:val="008C11AA"/>
    <w:rsid w:val="008C12D7"/>
    <w:rsid w:val="008C18D6"/>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D3D"/>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8D4"/>
    <w:rsid w:val="008E1DAF"/>
    <w:rsid w:val="008E1E82"/>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C3D"/>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4407"/>
    <w:rsid w:val="00905244"/>
    <w:rsid w:val="00905AE9"/>
    <w:rsid w:val="00905FAD"/>
    <w:rsid w:val="00906351"/>
    <w:rsid w:val="0090656C"/>
    <w:rsid w:val="009069BF"/>
    <w:rsid w:val="00906BBE"/>
    <w:rsid w:val="00910047"/>
    <w:rsid w:val="0091066F"/>
    <w:rsid w:val="00910A88"/>
    <w:rsid w:val="00910F6B"/>
    <w:rsid w:val="00911A18"/>
    <w:rsid w:val="00911EA2"/>
    <w:rsid w:val="0091224D"/>
    <w:rsid w:val="00912492"/>
    <w:rsid w:val="00912D40"/>
    <w:rsid w:val="00913139"/>
    <w:rsid w:val="009131B3"/>
    <w:rsid w:val="0091382C"/>
    <w:rsid w:val="00914584"/>
    <w:rsid w:val="00914586"/>
    <w:rsid w:val="0091477F"/>
    <w:rsid w:val="00914D99"/>
    <w:rsid w:val="00915077"/>
    <w:rsid w:val="00915782"/>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521"/>
    <w:rsid w:val="00923D72"/>
    <w:rsid w:val="0092416D"/>
    <w:rsid w:val="009243C2"/>
    <w:rsid w:val="009249D9"/>
    <w:rsid w:val="00924A3D"/>
    <w:rsid w:val="0092510F"/>
    <w:rsid w:val="0092555D"/>
    <w:rsid w:val="009257CD"/>
    <w:rsid w:val="00925B6E"/>
    <w:rsid w:val="00926136"/>
    <w:rsid w:val="009261C0"/>
    <w:rsid w:val="009262A1"/>
    <w:rsid w:val="00926D79"/>
    <w:rsid w:val="00926E75"/>
    <w:rsid w:val="00927E7B"/>
    <w:rsid w:val="00927FD5"/>
    <w:rsid w:val="009307A9"/>
    <w:rsid w:val="00930F7D"/>
    <w:rsid w:val="00931040"/>
    <w:rsid w:val="00931295"/>
    <w:rsid w:val="0093135B"/>
    <w:rsid w:val="009314AF"/>
    <w:rsid w:val="00931939"/>
    <w:rsid w:val="009328DB"/>
    <w:rsid w:val="00932BAB"/>
    <w:rsid w:val="009333CF"/>
    <w:rsid w:val="009336FD"/>
    <w:rsid w:val="00934630"/>
    <w:rsid w:val="009350DB"/>
    <w:rsid w:val="00935197"/>
    <w:rsid w:val="0093531F"/>
    <w:rsid w:val="009353D5"/>
    <w:rsid w:val="00935500"/>
    <w:rsid w:val="00936799"/>
    <w:rsid w:val="009368AF"/>
    <w:rsid w:val="00936AA8"/>
    <w:rsid w:val="00936FB4"/>
    <w:rsid w:val="00937D04"/>
    <w:rsid w:val="0094024E"/>
    <w:rsid w:val="00940487"/>
    <w:rsid w:val="009408D6"/>
    <w:rsid w:val="00940A79"/>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49"/>
    <w:rsid w:val="009462D6"/>
    <w:rsid w:val="00946A10"/>
    <w:rsid w:val="00946A30"/>
    <w:rsid w:val="00946B04"/>
    <w:rsid w:val="00946C0A"/>
    <w:rsid w:val="00947A4F"/>
    <w:rsid w:val="00947A95"/>
    <w:rsid w:val="009502CB"/>
    <w:rsid w:val="009506BF"/>
    <w:rsid w:val="0095103A"/>
    <w:rsid w:val="009516D7"/>
    <w:rsid w:val="009519C0"/>
    <w:rsid w:val="00951CF9"/>
    <w:rsid w:val="0095206A"/>
    <w:rsid w:val="0095209C"/>
    <w:rsid w:val="009520EF"/>
    <w:rsid w:val="00953034"/>
    <w:rsid w:val="0095372B"/>
    <w:rsid w:val="0095378B"/>
    <w:rsid w:val="00953858"/>
    <w:rsid w:val="009542D0"/>
    <w:rsid w:val="009542D5"/>
    <w:rsid w:val="00954E7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89D"/>
    <w:rsid w:val="00965494"/>
    <w:rsid w:val="009658E8"/>
    <w:rsid w:val="009660A8"/>
    <w:rsid w:val="009661A4"/>
    <w:rsid w:val="00967342"/>
    <w:rsid w:val="009678D2"/>
    <w:rsid w:val="00967AF1"/>
    <w:rsid w:val="00967D80"/>
    <w:rsid w:val="009708C5"/>
    <w:rsid w:val="00971567"/>
    <w:rsid w:val="00971D84"/>
    <w:rsid w:val="00971E85"/>
    <w:rsid w:val="00971E93"/>
    <w:rsid w:val="00972F58"/>
    <w:rsid w:val="00973664"/>
    <w:rsid w:val="009736FE"/>
    <w:rsid w:val="0097387C"/>
    <w:rsid w:val="00973A4D"/>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E5B"/>
    <w:rsid w:val="0098081B"/>
    <w:rsid w:val="009816B7"/>
    <w:rsid w:val="009818F9"/>
    <w:rsid w:val="00982593"/>
    <w:rsid w:val="00983CD6"/>
    <w:rsid w:val="009841A1"/>
    <w:rsid w:val="00984323"/>
    <w:rsid w:val="00985904"/>
    <w:rsid w:val="009869CC"/>
    <w:rsid w:val="00986F86"/>
    <w:rsid w:val="00990F25"/>
    <w:rsid w:val="00991C8D"/>
    <w:rsid w:val="00992165"/>
    <w:rsid w:val="00992FC3"/>
    <w:rsid w:val="00993346"/>
    <w:rsid w:val="0099364D"/>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42"/>
    <w:rsid w:val="009A1D14"/>
    <w:rsid w:val="009A2152"/>
    <w:rsid w:val="009A276A"/>
    <w:rsid w:val="009A3559"/>
    <w:rsid w:val="009A3C61"/>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E8E"/>
    <w:rsid w:val="009B366D"/>
    <w:rsid w:val="009B376D"/>
    <w:rsid w:val="009B39F8"/>
    <w:rsid w:val="009B41C3"/>
    <w:rsid w:val="009B432A"/>
    <w:rsid w:val="009B44E2"/>
    <w:rsid w:val="009B44F2"/>
    <w:rsid w:val="009B511C"/>
    <w:rsid w:val="009B51F0"/>
    <w:rsid w:val="009B5891"/>
    <w:rsid w:val="009B6081"/>
    <w:rsid w:val="009B643C"/>
    <w:rsid w:val="009B6CD6"/>
    <w:rsid w:val="009B70F1"/>
    <w:rsid w:val="009B72BD"/>
    <w:rsid w:val="009B768D"/>
    <w:rsid w:val="009B78B7"/>
    <w:rsid w:val="009C0154"/>
    <w:rsid w:val="009C0401"/>
    <w:rsid w:val="009C071B"/>
    <w:rsid w:val="009C0AE7"/>
    <w:rsid w:val="009C0EA4"/>
    <w:rsid w:val="009C145C"/>
    <w:rsid w:val="009C161E"/>
    <w:rsid w:val="009C1917"/>
    <w:rsid w:val="009C2277"/>
    <w:rsid w:val="009C2D2F"/>
    <w:rsid w:val="009C375A"/>
    <w:rsid w:val="009C3B32"/>
    <w:rsid w:val="009C42B3"/>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554"/>
    <w:rsid w:val="009D4848"/>
    <w:rsid w:val="009D4F90"/>
    <w:rsid w:val="009D6578"/>
    <w:rsid w:val="009D762C"/>
    <w:rsid w:val="009D7A3D"/>
    <w:rsid w:val="009D7F0A"/>
    <w:rsid w:val="009E00A8"/>
    <w:rsid w:val="009E0167"/>
    <w:rsid w:val="009E06EC"/>
    <w:rsid w:val="009E1E12"/>
    <w:rsid w:val="009E2F53"/>
    <w:rsid w:val="009E3C13"/>
    <w:rsid w:val="009E3CEA"/>
    <w:rsid w:val="009E3FED"/>
    <w:rsid w:val="009E4265"/>
    <w:rsid w:val="009E43B4"/>
    <w:rsid w:val="009E4BAD"/>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AE4"/>
    <w:rsid w:val="009F40C7"/>
    <w:rsid w:val="009F472A"/>
    <w:rsid w:val="009F4BDB"/>
    <w:rsid w:val="009F5902"/>
    <w:rsid w:val="009F6677"/>
    <w:rsid w:val="009F6A56"/>
    <w:rsid w:val="00A002E8"/>
    <w:rsid w:val="00A00320"/>
    <w:rsid w:val="00A00B84"/>
    <w:rsid w:val="00A00CA4"/>
    <w:rsid w:val="00A01041"/>
    <w:rsid w:val="00A01189"/>
    <w:rsid w:val="00A015EA"/>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76E"/>
    <w:rsid w:val="00A11A45"/>
    <w:rsid w:val="00A1251B"/>
    <w:rsid w:val="00A1261A"/>
    <w:rsid w:val="00A129E4"/>
    <w:rsid w:val="00A12B34"/>
    <w:rsid w:val="00A13160"/>
    <w:rsid w:val="00A1345C"/>
    <w:rsid w:val="00A1372C"/>
    <w:rsid w:val="00A14259"/>
    <w:rsid w:val="00A143A6"/>
    <w:rsid w:val="00A14A99"/>
    <w:rsid w:val="00A15C8E"/>
    <w:rsid w:val="00A15D90"/>
    <w:rsid w:val="00A162BB"/>
    <w:rsid w:val="00A16A91"/>
    <w:rsid w:val="00A16C74"/>
    <w:rsid w:val="00A1755C"/>
    <w:rsid w:val="00A175A9"/>
    <w:rsid w:val="00A17B17"/>
    <w:rsid w:val="00A20050"/>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939"/>
    <w:rsid w:val="00A31DD4"/>
    <w:rsid w:val="00A31EA6"/>
    <w:rsid w:val="00A324CE"/>
    <w:rsid w:val="00A32D2C"/>
    <w:rsid w:val="00A3342E"/>
    <w:rsid w:val="00A3372A"/>
    <w:rsid w:val="00A337A8"/>
    <w:rsid w:val="00A33915"/>
    <w:rsid w:val="00A33BAC"/>
    <w:rsid w:val="00A35BFE"/>
    <w:rsid w:val="00A35F38"/>
    <w:rsid w:val="00A3610B"/>
    <w:rsid w:val="00A3652E"/>
    <w:rsid w:val="00A36570"/>
    <w:rsid w:val="00A36A53"/>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83D"/>
    <w:rsid w:val="00A4598C"/>
    <w:rsid w:val="00A45C8C"/>
    <w:rsid w:val="00A45F0E"/>
    <w:rsid w:val="00A45FAA"/>
    <w:rsid w:val="00A463CB"/>
    <w:rsid w:val="00A4677A"/>
    <w:rsid w:val="00A46EDE"/>
    <w:rsid w:val="00A47D1E"/>
    <w:rsid w:val="00A5023F"/>
    <w:rsid w:val="00A503F5"/>
    <w:rsid w:val="00A50C95"/>
    <w:rsid w:val="00A52136"/>
    <w:rsid w:val="00A521E3"/>
    <w:rsid w:val="00A5282C"/>
    <w:rsid w:val="00A5288F"/>
    <w:rsid w:val="00A53193"/>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91F"/>
    <w:rsid w:val="00A57A0A"/>
    <w:rsid w:val="00A60862"/>
    <w:rsid w:val="00A60B5D"/>
    <w:rsid w:val="00A60C01"/>
    <w:rsid w:val="00A610D8"/>
    <w:rsid w:val="00A61E81"/>
    <w:rsid w:val="00A62FDF"/>
    <w:rsid w:val="00A63441"/>
    <w:rsid w:val="00A63654"/>
    <w:rsid w:val="00A63BBE"/>
    <w:rsid w:val="00A646DE"/>
    <w:rsid w:val="00A65EC0"/>
    <w:rsid w:val="00A661BD"/>
    <w:rsid w:val="00A66221"/>
    <w:rsid w:val="00A704E4"/>
    <w:rsid w:val="00A70DE9"/>
    <w:rsid w:val="00A722F1"/>
    <w:rsid w:val="00A7243A"/>
    <w:rsid w:val="00A728A7"/>
    <w:rsid w:val="00A72A75"/>
    <w:rsid w:val="00A7391D"/>
    <w:rsid w:val="00A74029"/>
    <w:rsid w:val="00A74394"/>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E71"/>
    <w:rsid w:val="00A85608"/>
    <w:rsid w:val="00A85BF3"/>
    <w:rsid w:val="00A85D67"/>
    <w:rsid w:val="00A866F0"/>
    <w:rsid w:val="00A86EEB"/>
    <w:rsid w:val="00A86F54"/>
    <w:rsid w:val="00A87339"/>
    <w:rsid w:val="00A87574"/>
    <w:rsid w:val="00A877C9"/>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9BB"/>
    <w:rsid w:val="00A965EE"/>
    <w:rsid w:val="00A96776"/>
    <w:rsid w:val="00A969E8"/>
    <w:rsid w:val="00A96A40"/>
    <w:rsid w:val="00A96CDB"/>
    <w:rsid w:val="00A9718B"/>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884"/>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6D2"/>
    <w:rsid w:val="00AC1714"/>
    <w:rsid w:val="00AC18C4"/>
    <w:rsid w:val="00AC1A6E"/>
    <w:rsid w:val="00AC27CC"/>
    <w:rsid w:val="00AC2A05"/>
    <w:rsid w:val="00AC40E3"/>
    <w:rsid w:val="00AC43C2"/>
    <w:rsid w:val="00AC44A8"/>
    <w:rsid w:val="00AC4508"/>
    <w:rsid w:val="00AC4764"/>
    <w:rsid w:val="00AC4BB4"/>
    <w:rsid w:val="00AC59D6"/>
    <w:rsid w:val="00AC5B6D"/>
    <w:rsid w:val="00AC5CD4"/>
    <w:rsid w:val="00AC5D23"/>
    <w:rsid w:val="00AC656C"/>
    <w:rsid w:val="00AC69AF"/>
    <w:rsid w:val="00AC70F7"/>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FC"/>
    <w:rsid w:val="00AD4E49"/>
    <w:rsid w:val="00AD5548"/>
    <w:rsid w:val="00AD576C"/>
    <w:rsid w:val="00AD6366"/>
    <w:rsid w:val="00AD6D8A"/>
    <w:rsid w:val="00AD74F9"/>
    <w:rsid w:val="00AD7A14"/>
    <w:rsid w:val="00AE028D"/>
    <w:rsid w:val="00AE053F"/>
    <w:rsid w:val="00AE0681"/>
    <w:rsid w:val="00AE1060"/>
    <w:rsid w:val="00AE1104"/>
    <w:rsid w:val="00AE11C3"/>
    <w:rsid w:val="00AE129E"/>
    <w:rsid w:val="00AE1A7A"/>
    <w:rsid w:val="00AE201B"/>
    <w:rsid w:val="00AE242B"/>
    <w:rsid w:val="00AE27EE"/>
    <w:rsid w:val="00AE28FB"/>
    <w:rsid w:val="00AE294F"/>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E57"/>
    <w:rsid w:val="00AF0CBD"/>
    <w:rsid w:val="00AF144F"/>
    <w:rsid w:val="00AF1DFF"/>
    <w:rsid w:val="00AF2FA2"/>
    <w:rsid w:val="00AF3DCD"/>
    <w:rsid w:val="00AF3F16"/>
    <w:rsid w:val="00AF3FFE"/>
    <w:rsid w:val="00AF4858"/>
    <w:rsid w:val="00AF48F7"/>
    <w:rsid w:val="00AF4C46"/>
    <w:rsid w:val="00AF4D33"/>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F1E"/>
    <w:rsid w:val="00B02536"/>
    <w:rsid w:val="00B02C7E"/>
    <w:rsid w:val="00B02D6F"/>
    <w:rsid w:val="00B02EBF"/>
    <w:rsid w:val="00B030A8"/>
    <w:rsid w:val="00B03153"/>
    <w:rsid w:val="00B0344A"/>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46A"/>
    <w:rsid w:val="00B11508"/>
    <w:rsid w:val="00B118A7"/>
    <w:rsid w:val="00B119CB"/>
    <w:rsid w:val="00B11C08"/>
    <w:rsid w:val="00B11EA2"/>
    <w:rsid w:val="00B12471"/>
    <w:rsid w:val="00B12861"/>
    <w:rsid w:val="00B12FD7"/>
    <w:rsid w:val="00B1317D"/>
    <w:rsid w:val="00B13394"/>
    <w:rsid w:val="00B138D6"/>
    <w:rsid w:val="00B1392C"/>
    <w:rsid w:val="00B14265"/>
    <w:rsid w:val="00B14B4A"/>
    <w:rsid w:val="00B14DCD"/>
    <w:rsid w:val="00B14E1D"/>
    <w:rsid w:val="00B1535A"/>
    <w:rsid w:val="00B15A48"/>
    <w:rsid w:val="00B16247"/>
    <w:rsid w:val="00B16350"/>
    <w:rsid w:val="00B1663D"/>
    <w:rsid w:val="00B16AB6"/>
    <w:rsid w:val="00B17641"/>
    <w:rsid w:val="00B17B0B"/>
    <w:rsid w:val="00B17D95"/>
    <w:rsid w:val="00B20212"/>
    <w:rsid w:val="00B20CFA"/>
    <w:rsid w:val="00B21233"/>
    <w:rsid w:val="00B21D1F"/>
    <w:rsid w:val="00B222F8"/>
    <w:rsid w:val="00B2238B"/>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F68"/>
    <w:rsid w:val="00B51584"/>
    <w:rsid w:val="00B51596"/>
    <w:rsid w:val="00B51645"/>
    <w:rsid w:val="00B5178E"/>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DCC"/>
    <w:rsid w:val="00B57E88"/>
    <w:rsid w:val="00B60187"/>
    <w:rsid w:val="00B60950"/>
    <w:rsid w:val="00B60A88"/>
    <w:rsid w:val="00B61254"/>
    <w:rsid w:val="00B617BB"/>
    <w:rsid w:val="00B61C8A"/>
    <w:rsid w:val="00B61D72"/>
    <w:rsid w:val="00B62566"/>
    <w:rsid w:val="00B62650"/>
    <w:rsid w:val="00B63166"/>
    <w:rsid w:val="00B63484"/>
    <w:rsid w:val="00B63B35"/>
    <w:rsid w:val="00B6444F"/>
    <w:rsid w:val="00B64D26"/>
    <w:rsid w:val="00B6586F"/>
    <w:rsid w:val="00B65954"/>
    <w:rsid w:val="00B65B7B"/>
    <w:rsid w:val="00B65CF6"/>
    <w:rsid w:val="00B669F8"/>
    <w:rsid w:val="00B66C44"/>
    <w:rsid w:val="00B6704E"/>
    <w:rsid w:val="00B67243"/>
    <w:rsid w:val="00B674DF"/>
    <w:rsid w:val="00B67DEB"/>
    <w:rsid w:val="00B70099"/>
    <w:rsid w:val="00B7062B"/>
    <w:rsid w:val="00B71286"/>
    <w:rsid w:val="00B71407"/>
    <w:rsid w:val="00B71ABA"/>
    <w:rsid w:val="00B71E26"/>
    <w:rsid w:val="00B725DE"/>
    <w:rsid w:val="00B72F36"/>
    <w:rsid w:val="00B73B61"/>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8E4"/>
    <w:rsid w:val="00B90A83"/>
    <w:rsid w:val="00B90B4B"/>
    <w:rsid w:val="00B90DC8"/>
    <w:rsid w:val="00B916E7"/>
    <w:rsid w:val="00B92798"/>
    <w:rsid w:val="00B92C93"/>
    <w:rsid w:val="00B93884"/>
    <w:rsid w:val="00B93DF5"/>
    <w:rsid w:val="00B93E8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8B5"/>
    <w:rsid w:val="00BA5EEC"/>
    <w:rsid w:val="00BA6055"/>
    <w:rsid w:val="00BA62BD"/>
    <w:rsid w:val="00BA6B33"/>
    <w:rsid w:val="00BA72EE"/>
    <w:rsid w:val="00BA7629"/>
    <w:rsid w:val="00BA76E2"/>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B1D"/>
    <w:rsid w:val="00BB7298"/>
    <w:rsid w:val="00BC0764"/>
    <w:rsid w:val="00BC0CE0"/>
    <w:rsid w:val="00BC11CE"/>
    <w:rsid w:val="00BC1749"/>
    <w:rsid w:val="00BC1B7A"/>
    <w:rsid w:val="00BC3957"/>
    <w:rsid w:val="00BC3B70"/>
    <w:rsid w:val="00BC3F68"/>
    <w:rsid w:val="00BC47E6"/>
    <w:rsid w:val="00BC4B6F"/>
    <w:rsid w:val="00BC4E13"/>
    <w:rsid w:val="00BC4F36"/>
    <w:rsid w:val="00BC53BD"/>
    <w:rsid w:val="00BC5AB4"/>
    <w:rsid w:val="00BC5AB5"/>
    <w:rsid w:val="00BC62BB"/>
    <w:rsid w:val="00BC69A5"/>
    <w:rsid w:val="00BC75BD"/>
    <w:rsid w:val="00BC7853"/>
    <w:rsid w:val="00BD0D4B"/>
    <w:rsid w:val="00BD113E"/>
    <w:rsid w:val="00BD129B"/>
    <w:rsid w:val="00BD1AB9"/>
    <w:rsid w:val="00BD2B83"/>
    <w:rsid w:val="00BD2F3B"/>
    <w:rsid w:val="00BD3239"/>
    <w:rsid w:val="00BD335A"/>
    <w:rsid w:val="00BD351D"/>
    <w:rsid w:val="00BD37F2"/>
    <w:rsid w:val="00BD3F09"/>
    <w:rsid w:val="00BD3F3C"/>
    <w:rsid w:val="00BD4679"/>
    <w:rsid w:val="00BD4933"/>
    <w:rsid w:val="00BD5AAB"/>
    <w:rsid w:val="00BD5B4B"/>
    <w:rsid w:val="00BD5C53"/>
    <w:rsid w:val="00BD610D"/>
    <w:rsid w:val="00BD6462"/>
    <w:rsid w:val="00BD6689"/>
    <w:rsid w:val="00BD697D"/>
    <w:rsid w:val="00BD6C6C"/>
    <w:rsid w:val="00BD6C71"/>
    <w:rsid w:val="00BD6DAE"/>
    <w:rsid w:val="00BD778C"/>
    <w:rsid w:val="00BD7B53"/>
    <w:rsid w:val="00BD7EF7"/>
    <w:rsid w:val="00BE0167"/>
    <w:rsid w:val="00BE025B"/>
    <w:rsid w:val="00BE03AF"/>
    <w:rsid w:val="00BE10B2"/>
    <w:rsid w:val="00BE149F"/>
    <w:rsid w:val="00BE1873"/>
    <w:rsid w:val="00BE1F4C"/>
    <w:rsid w:val="00BE2568"/>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C2"/>
    <w:rsid w:val="00C00C9E"/>
    <w:rsid w:val="00C00FF7"/>
    <w:rsid w:val="00C01400"/>
    <w:rsid w:val="00C018AA"/>
    <w:rsid w:val="00C01E5C"/>
    <w:rsid w:val="00C01EE0"/>
    <w:rsid w:val="00C02CCA"/>
    <w:rsid w:val="00C02CE3"/>
    <w:rsid w:val="00C03192"/>
    <w:rsid w:val="00C03BD6"/>
    <w:rsid w:val="00C03EC8"/>
    <w:rsid w:val="00C03F65"/>
    <w:rsid w:val="00C04970"/>
    <w:rsid w:val="00C05325"/>
    <w:rsid w:val="00C059F7"/>
    <w:rsid w:val="00C06E06"/>
    <w:rsid w:val="00C06F87"/>
    <w:rsid w:val="00C077AF"/>
    <w:rsid w:val="00C07CE3"/>
    <w:rsid w:val="00C07DDE"/>
    <w:rsid w:val="00C07E21"/>
    <w:rsid w:val="00C1003F"/>
    <w:rsid w:val="00C1030A"/>
    <w:rsid w:val="00C104D8"/>
    <w:rsid w:val="00C106CA"/>
    <w:rsid w:val="00C10956"/>
    <w:rsid w:val="00C11626"/>
    <w:rsid w:val="00C12D11"/>
    <w:rsid w:val="00C13070"/>
    <w:rsid w:val="00C13768"/>
    <w:rsid w:val="00C1408B"/>
    <w:rsid w:val="00C14897"/>
    <w:rsid w:val="00C149D5"/>
    <w:rsid w:val="00C14BA6"/>
    <w:rsid w:val="00C14E9F"/>
    <w:rsid w:val="00C15CB6"/>
    <w:rsid w:val="00C15F8F"/>
    <w:rsid w:val="00C168DC"/>
    <w:rsid w:val="00C16D64"/>
    <w:rsid w:val="00C16DD9"/>
    <w:rsid w:val="00C16FA8"/>
    <w:rsid w:val="00C170A2"/>
    <w:rsid w:val="00C17D8E"/>
    <w:rsid w:val="00C2006A"/>
    <w:rsid w:val="00C202F1"/>
    <w:rsid w:val="00C22228"/>
    <w:rsid w:val="00C22B6E"/>
    <w:rsid w:val="00C23840"/>
    <w:rsid w:val="00C2385A"/>
    <w:rsid w:val="00C23E26"/>
    <w:rsid w:val="00C240DE"/>
    <w:rsid w:val="00C24560"/>
    <w:rsid w:val="00C252DB"/>
    <w:rsid w:val="00C26476"/>
    <w:rsid w:val="00C2661C"/>
    <w:rsid w:val="00C2680F"/>
    <w:rsid w:val="00C26FC5"/>
    <w:rsid w:val="00C27276"/>
    <w:rsid w:val="00C27660"/>
    <w:rsid w:val="00C27E7A"/>
    <w:rsid w:val="00C27F40"/>
    <w:rsid w:val="00C30665"/>
    <w:rsid w:val="00C30FEB"/>
    <w:rsid w:val="00C31592"/>
    <w:rsid w:val="00C32044"/>
    <w:rsid w:val="00C3237C"/>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884"/>
    <w:rsid w:val="00C429E0"/>
    <w:rsid w:val="00C42B5C"/>
    <w:rsid w:val="00C42BF5"/>
    <w:rsid w:val="00C42C3B"/>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FB"/>
    <w:rsid w:val="00C5093E"/>
    <w:rsid w:val="00C50E50"/>
    <w:rsid w:val="00C5137A"/>
    <w:rsid w:val="00C51B66"/>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C6D"/>
    <w:rsid w:val="00C73E0D"/>
    <w:rsid w:val="00C742F1"/>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D83"/>
    <w:rsid w:val="00C843B1"/>
    <w:rsid w:val="00C84EC7"/>
    <w:rsid w:val="00C851E2"/>
    <w:rsid w:val="00C85BB1"/>
    <w:rsid w:val="00C85D78"/>
    <w:rsid w:val="00C8608C"/>
    <w:rsid w:val="00C8648F"/>
    <w:rsid w:val="00C86982"/>
    <w:rsid w:val="00C87117"/>
    <w:rsid w:val="00C87492"/>
    <w:rsid w:val="00C87621"/>
    <w:rsid w:val="00C87625"/>
    <w:rsid w:val="00C90218"/>
    <w:rsid w:val="00C908CC"/>
    <w:rsid w:val="00C917CF"/>
    <w:rsid w:val="00C925F1"/>
    <w:rsid w:val="00C927D9"/>
    <w:rsid w:val="00C93252"/>
    <w:rsid w:val="00C93C16"/>
    <w:rsid w:val="00C940B6"/>
    <w:rsid w:val="00C9416E"/>
    <w:rsid w:val="00C9429B"/>
    <w:rsid w:val="00C94408"/>
    <w:rsid w:val="00C94DD1"/>
    <w:rsid w:val="00C94F6B"/>
    <w:rsid w:val="00C94F8B"/>
    <w:rsid w:val="00C954F8"/>
    <w:rsid w:val="00C9560C"/>
    <w:rsid w:val="00C95AAE"/>
    <w:rsid w:val="00C96351"/>
    <w:rsid w:val="00C96573"/>
    <w:rsid w:val="00C972CB"/>
    <w:rsid w:val="00C9751C"/>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94"/>
    <w:rsid w:val="00CA6E05"/>
    <w:rsid w:val="00CA70BA"/>
    <w:rsid w:val="00CA744E"/>
    <w:rsid w:val="00CA745D"/>
    <w:rsid w:val="00CA7A14"/>
    <w:rsid w:val="00CA7F73"/>
    <w:rsid w:val="00CB03CC"/>
    <w:rsid w:val="00CB0AA6"/>
    <w:rsid w:val="00CB12EB"/>
    <w:rsid w:val="00CB131F"/>
    <w:rsid w:val="00CB1823"/>
    <w:rsid w:val="00CB1A35"/>
    <w:rsid w:val="00CB1B0D"/>
    <w:rsid w:val="00CB1D23"/>
    <w:rsid w:val="00CB1E61"/>
    <w:rsid w:val="00CB206E"/>
    <w:rsid w:val="00CB2106"/>
    <w:rsid w:val="00CB22DB"/>
    <w:rsid w:val="00CB2AD9"/>
    <w:rsid w:val="00CB2AF2"/>
    <w:rsid w:val="00CB2D8A"/>
    <w:rsid w:val="00CB3762"/>
    <w:rsid w:val="00CB3B26"/>
    <w:rsid w:val="00CB4391"/>
    <w:rsid w:val="00CB4504"/>
    <w:rsid w:val="00CB4C58"/>
    <w:rsid w:val="00CB4DDE"/>
    <w:rsid w:val="00CB56C3"/>
    <w:rsid w:val="00CB5FA9"/>
    <w:rsid w:val="00CB68D4"/>
    <w:rsid w:val="00CB6E57"/>
    <w:rsid w:val="00CB764A"/>
    <w:rsid w:val="00CB7ADD"/>
    <w:rsid w:val="00CC0988"/>
    <w:rsid w:val="00CC1445"/>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48D"/>
    <w:rsid w:val="00CC76DD"/>
    <w:rsid w:val="00CC7B25"/>
    <w:rsid w:val="00CD0335"/>
    <w:rsid w:val="00CD094E"/>
    <w:rsid w:val="00CD09E9"/>
    <w:rsid w:val="00CD0A2A"/>
    <w:rsid w:val="00CD0C60"/>
    <w:rsid w:val="00CD12DC"/>
    <w:rsid w:val="00CD1F53"/>
    <w:rsid w:val="00CD21EB"/>
    <w:rsid w:val="00CD2CAF"/>
    <w:rsid w:val="00CD2D73"/>
    <w:rsid w:val="00CD30F6"/>
    <w:rsid w:val="00CD38E6"/>
    <w:rsid w:val="00CD3C25"/>
    <w:rsid w:val="00CD3E59"/>
    <w:rsid w:val="00CD3FBB"/>
    <w:rsid w:val="00CD4268"/>
    <w:rsid w:val="00CD49B3"/>
    <w:rsid w:val="00CD4E1C"/>
    <w:rsid w:val="00CD4FA2"/>
    <w:rsid w:val="00CD7018"/>
    <w:rsid w:val="00CD7161"/>
    <w:rsid w:val="00CD717C"/>
    <w:rsid w:val="00CD71C1"/>
    <w:rsid w:val="00CD7C98"/>
    <w:rsid w:val="00CE00EE"/>
    <w:rsid w:val="00CE080E"/>
    <w:rsid w:val="00CE0E8D"/>
    <w:rsid w:val="00CE11EF"/>
    <w:rsid w:val="00CE1851"/>
    <w:rsid w:val="00CE1A1B"/>
    <w:rsid w:val="00CE1A3D"/>
    <w:rsid w:val="00CE1C35"/>
    <w:rsid w:val="00CE1CD4"/>
    <w:rsid w:val="00CE1DBA"/>
    <w:rsid w:val="00CE20FB"/>
    <w:rsid w:val="00CE3490"/>
    <w:rsid w:val="00CE36BC"/>
    <w:rsid w:val="00CE394A"/>
    <w:rsid w:val="00CE40C5"/>
    <w:rsid w:val="00CE41C7"/>
    <w:rsid w:val="00CE42D8"/>
    <w:rsid w:val="00CE45C8"/>
    <w:rsid w:val="00CE5133"/>
    <w:rsid w:val="00CE5223"/>
    <w:rsid w:val="00CE548D"/>
    <w:rsid w:val="00CE5E91"/>
    <w:rsid w:val="00CE6238"/>
    <w:rsid w:val="00CE658E"/>
    <w:rsid w:val="00CE65D5"/>
    <w:rsid w:val="00CE6641"/>
    <w:rsid w:val="00CE6961"/>
    <w:rsid w:val="00CE6A54"/>
    <w:rsid w:val="00CE7C81"/>
    <w:rsid w:val="00CF031E"/>
    <w:rsid w:val="00CF050E"/>
    <w:rsid w:val="00CF1249"/>
    <w:rsid w:val="00CF24F7"/>
    <w:rsid w:val="00CF29F5"/>
    <w:rsid w:val="00CF2B89"/>
    <w:rsid w:val="00CF2CC6"/>
    <w:rsid w:val="00CF2EDC"/>
    <w:rsid w:val="00CF3107"/>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618"/>
    <w:rsid w:val="00D01D25"/>
    <w:rsid w:val="00D01D81"/>
    <w:rsid w:val="00D02150"/>
    <w:rsid w:val="00D02170"/>
    <w:rsid w:val="00D02228"/>
    <w:rsid w:val="00D02618"/>
    <w:rsid w:val="00D02903"/>
    <w:rsid w:val="00D02B4E"/>
    <w:rsid w:val="00D0343E"/>
    <w:rsid w:val="00D03FE8"/>
    <w:rsid w:val="00D0431B"/>
    <w:rsid w:val="00D047E7"/>
    <w:rsid w:val="00D04892"/>
    <w:rsid w:val="00D04BDA"/>
    <w:rsid w:val="00D05014"/>
    <w:rsid w:val="00D05025"/>
    <w:rsid w:val="00D058A5"/>
    <w:rsid w:val="00D05D9F"/>
    <w:rsid w:val="00D060DD"/>
    <w:rsid w:val="00D06213"/>
    <w:rsid w:val="00D06A3E"/>
    <w:rsid w:val="00D075BF"/>
    <w:rsid w:val="00D07F3C"/>
    <w:rsid w:val="00D07F61"/>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348"/>
    <w:rsid w:val="00D1245D"/>
    <w:rsid w:val="00D14014"/>
    <w:rsid w:val="00D14771"/>
    <w:rsid w:val="00D15594"/>
    <w:rsid w:val="00D1561E"/>
    <w:rsid w:val="00D158E7"/>
    <w:rsid w:val="00D15E79"/>
    <w:rsid w:val="00D15EDB"/>
    <w:rsid w:val="00D15FE4"/>
    <w:rsid w:val="00D162F9"/>
    <w:rsid w:val="00D1665A"/>
    <w:rsid w:val="00D16891"/>
    <w:rsid w:val="00D168D8"/>
    <w:rsid w:val="00D1730C"/>
    <w:rsid w:val="00D179CC"/>
    <w:rsid w:val="00D20620"/>
    <w:rsid w:val="00D20E9E"/>
    <w:rsid w:val="00D2145D"/>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837"/>
    <w:rsid w:val="00D2599A"/>
    <w:rsid w:val="00D25AB6"/>
    <w:rsid w:val="00D26083"/>
    <w:rsid w:val="00D261EB"/>
    <w:rsid w:val="00D264FC"/>
    <w:rsid w:val="00D26580"/>
    <w:rsid w:val="00D26884"/>
    <w:rsid w:val="00D26886"/>
    <w:rsid w:val="00D26B38"/>
    <w:rsid w:val="00D30B7B"/>
    <w:rsid w:val="00D30B8A"/>
    <w:rsid w:val="00D30F74"/>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EF8"/>
    <w:rsid w:val="00D37093"/>
    <w:rsid w:val="00D3710C"/>
    <w:rsid w:val="00D37516"/>
    <w:rsid w:val="00D377CD"/>
    <w:rsid w:val="00D37E18"/>
    <w:rsid w:val="00D400A1"/>
    <w:rsid w:val="00D410A4"/>
    <w:rsid w:val="00D4136B"/>
    <w:rsid w:val="00D42BAE"/>
    <w:rsid w:val="00D42C1A"/>
    <w:rsid w:val="00D4323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F6B"/>
    <w:rsid w:val="00D51055"/>
    <w:rsid w:val="00D511AB"/>
    <w:rsid w:val="00D5149A"/>
    <w:rsid w:val="00D5207B"/>
    <w:rsid w:val="00D520D7"/>
    <w:rsid w:val="00D526BD"/>
    <w:rsid w:val="00D52ED2"/>
    <w:rsid w:val="00D53218"/>
    <w:rsid w:val="00D53A86"/>
    <w:rsid w:val="00D53D8B"/>
    <w:rsid w:val="00D5401E"/>
    <w:rsid w:val="00D54399"/>
    <w:rsid w:val="00D54401"/>
    <w:rsid w:val="00D54634"/>
    <w:rsid w:val="00D54BEF"/>
    <w:rsid w:val="00D54EBF"/>
    <w:rsid w:val="00D550B0"/>
    <w:rsid w:val="00D55701"/>
    <w:rsid w:val="00D55908"/>
    <w:rsid w:val="00D55FCB"/>
    <w:rsid w:val="00D55FEA"/>
    <w:rsid w:val="00D565B3"/>
    <w:rsid w:val="00D56978"/>
    <w:rsid w:val="00D56B5D"/>
    <w:rsid w:val="00D56C72"/>
    <w:rsid w:val="00D57753"/>
    <w:rsid w:val="00D57CEE"/>
    <w:rsid w:val="00D57D83"/>
    <w:rsid w:val="00D57D94"/>
    <w:rsid w:val="00D6082D"/>
    <w:rsid w:val="00D6137D"/>
    <w:rsid w:val="00D619FB"/>
    <w:rsid w:val="00D6229E"/>
    <w:rsid w:val="00D62613"/>
    <w:rsid w:val="00D63104"/>
    <w:rsid w:val="00D63B38"/>
    <w:rsid w:val="00D63D37"/>
    <w:rsid w:val="00D63D4E"/>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FDD"/>
    <w:rsid w:val="00D73165"/>
    <w:rsid w:val="00D7399A"/>
    <w:rsid w:val="00D74207"/>
    <w:rsid w:val="00D7450C"/>
    <w:rsid w:val="00D7455D"/>
    <w:rsid w:val="00D7457F"/>
    <w:rsid w:val="00D7597B"/>
    <w:rsid w:val="00D75F8F"/>
    <w:rsid w:val="00D767F3"/>
    <w:rsid w:val="00D76962"/>
    <w:rsid w:val="00D77718"/>
    <w:rsid w:val="00D779EC"/>
    <w:rsid w:val="00D77A08"/>
    <w:rsid w:val="00D80049"/>
    <w:rsid w:val="00D801DD"/>
    <w:rsid w:val="00D80CF5"/>
    <w:rsid w:val="00D81644"/>
    <w:rsid w:val="00D81B78"/>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52A"/>
    <w:rsid w:val="00D86DDE"/>
    <w:rsid w:val="00D87911"/>
    <w:rsid w:val="00D879DC"/>
    <w:rsid w:val="00D902CF"/>
    <w:rsid w:val="00D90A21"/>
    <w:rsid w:val="00D90BDB"/>
    <w:rsid w:val="00D9114F"/>
    <w:rsid w:val="00D92DC5"/>
    <w:rsid w:val="00D9316F"/>
    <w:rsid w:val="00D93643"/>
    <w:rsid w:val="00D936F1"/>
    <w:rsid w:val="00D93B39"/>
    <w:rsid w:val="00D945B7"/>
    <w:rsid w:val="00D94790"/>
    <w:rsid w:val="00D951D6"/>
    <w:rsid w:val="00D951EA"/>
    <w:rsid w:val="00D9556C"/>
    <w:rsid w:val="00D956C6"/>
    <w:rsid w:val="00D95719"/>
    <w:rsid w:val="00D958D4"/>
    <w:rsid w:val="00D95BB2"/>
    <w:rsid w:val="00D96F00"/>
    <w:rsid w:val="00D97036"/>
    <w:rsid w:val="00D974A0"/>
    <w:rsid w:val="00D97952"/>
    <w:rsid w:val="00D97D93"/>
    <w:rsid w:val="00DA0A03"/>
    <w:rsid w:val="00DA0FEB"/>
    <w:rsid w:val="00DA1854"/>
    <w:rsid w:val="00DA18C1"/>
    <w:rsid w:val="00DA1AFD"/>
    <w:rsid w:val="00DA1E25"/>
    <w:rsid w:val="00DA1FB3"/>
    <w:rsid w:val="00DA223E"/>
    <w:rsid w:val="00DA2F88"/>
    <w:rsid w:val="00DA2FDA"/>
    <w:rsid w:val="00DA36AA"/>
    <w:rsid w:val="00DA3ADC"/>
    <w:rsid w:val="00DA443C"/>
    <w:rsid w:val="00DA455F"/>
    <w:rsid w:val="00DA4778"/>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C9D"/>
    <w:rsid w:val="00DB7DD2"/>
    <w:rsid w:val="00DC01ED"/>
    <w:rsid w:val="00DC06FC"/>
    <w:rsid w:val="00DC07E6"/>
    <w:rsid w:val="00DC0FA5"/>
    <w:rsid w:val="00DC10C5"/>
    <w:rsid w:val="00DC1189"/>
    <w:rsid w:val="00DC173F"/>
    <w:rsid w:val="00DC258B"/>
    <w:rsid w:val="00DC27D5"/>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417"/>
    <w:rsid w:val="00DD1858"/>
    <w:rsid w:val="00DD1E47"/>
    <w:rsid w:val="00DD2580"/>
    <w:rsid w:val="00DD2FEB"/>
    <w:rsid w:val="00DD3149"/>
    <w:rsid w:val="00DD334B"/>
    <w:rsid w:val="00DD3D24"/>
    <w:rsid w:val="00DD449E"/>
    <w:rsid w:val="00DD473D"/>
    <w:rsid w:val="00DD4ABB"/>
    <w:rsid w:val="00DD4BC7"/>
    <w:rsid w:val="00DD52BF"/>
    <w:rsid w:val="00DD53B6"/>
    <w:rsid w:val="00DD5732"/>
    <w:rsid w:val="00DD71F9"/>
    <w:rsid w:val="00DE0414"/>
    <w:rsid w:val="00DE055A"/>
    <w:rsid w:val="00DE05AB"/>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50C"/>
    <w:rsid w:val="00DE760F"/>
    <w:rsid w:val="00DE78B3"/>
    <w:rsid w:val="00DE7A8B"/>
    <w:rsid w:val="00DF035B"/>
    <w:rsid w:val="00DF04FB"/>
    <w:rsid w:val="00DF0906"/>
    <w:rsid w:val="00DF1009"/>
    <w:rsid w:val="00DF14CB"/>
    <w:rsid w:val="00DF1DAD"/>
    <w:rsid w:val="00DF2114"/>
    <w:rsid w:val="00DF28D2"/>
    <w:rsid w:val="00DF35AB"/>
    <w:rsid w:val="00DF385A"/>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B58"/>
    <w:rsid w:val="00E371F8"/>
    <w:rsid w:val="00E37764"/>
    <w:rsid w:val="00E40137"/>
    <w:rsid w:val="00E403A2"/>
    <w:rsid w:val="00E4056E"/>
    <w:rsid w:val="00E4104B"/>
    <w:rsid w:val="00E4120D"/>
    <w:rsid w:val="00E417A3"/>
    <w:rsid w:val="00E41BF7"/>
    <w:rsid w:val="00E41C21"/>
    <w:rsid w:val="00E4203C"/>
    <w:rsid w:val="00E42FE6"/>
    <w:rsid w:val="00E43697"/>
    <w:rsid w:val="00E440CB"/>
    <w:rsid w:val="00E44217"/>
    <w:rsid w:val="00E44427"/>
    <w:rsid w:val="00E4477A"/>
    <w:rsid w:val="00E44B3D"/>
    <w:rsid w:val="00E44FBC"/>
    <w:rsid w:val="00E450FC"/>
    <w:rsid w:val="00E45B9D"/>
    <w:rsid w:val="00E45FDC"/>
    <w:rsid w:val="00E461A4"/>
    <w:rsid w:val="00E4626E"/>
    <w:rsid w:val="00E4629E"/>
    <w:rsid w:val="00E4640B"/>
    <w:rsid w:val="00E46F18"/>
    <w:rsid w:val="00E470AB"/>
    <w:rsid w:val="00E47654"/>
    <w:rsid w:val="00E47BFC"/>
    <w:rsid w:val="00E50896"/>
    <w:rsid w:val="00E51E67"/>
    <w:rsid w:val="00E51F08"/>
    <w:rsid w:val="00E52647"/>
    <w:rsid w:val="00E52F0D"/>
    <w:rsid w:val="00E5355B"/>
    <w:rsid w:val="00E5372D"/>
    <w:rsid w:val="00E545DB"/>
    <w:rsid w:val="00E54CF5"/>
    <w:rsid w:val="00E54EA0"/>
    <w:rsid w:val="00E550D4"/>
    <w:rsid w:val="00E56521"/>
    <w:rsid w:val="00E56578"/>
    <w:rsid w:val="00E569CA"/>
    <w:rsid w:val="00E56DCE"/>
    <w:rsid w:val="00E5750C"/>
    <w:rsid w:val="00E57831"/>
    <w:rsid w:val="00E5786A"/>
    <w:rsid w:val="00E60074"/>
    <w:rsid w:val="00E60416"/>
    <w:rsid w:val="00E605CE"/>
    <w:rsid w:val="00E6064B"/>
    <w:rsid w:val="00E60F16"/>
    <w:rsid w:val="00E612ED"/>
    <w:rsid w:val="00E6153D"/>
    <w:rsid w:val="00E61597"/>
    <w:rsid w:val="00E61CF8"/>
    <w:rsid w:val="00E62232"/>
    <w:rsid w:val="00E62353"/>
    <w:rsid w:val="00E62769"/>
    <w:rsid w:val="00E62A2A"/>
    <w:rsid w:val="00E62C3B"/>
    <w:rsid w:val="00E630B4"/>
    <w:rsid w:val="00E63B37"/>
    <w:rsid w:val="00E63D22"/>
    <w:rsid w:val="00E64AF3"/>
    <w:rsid w:val="00E64F59"/>
    <w:rsid w:val="00E6570B"/>
    <w:rsid w:val="00E65AD5"/>
    <w:rsid w:val="00E65CF6"/>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7C0F"/>
    <w:rsid w:val="00E77FD6"/>
    <w:rsid w:val="00E80F8D"/>
    <w:rsid w:val="00E813F1"/>
    <w:rsid w:val="00E81574"/>
    <w:rsid w:val="00E819A7"/>
    <w:rsid w:val="00E8330E"/>
    <w:rsid w:val="00E8339A"/>
    <w:rsid w:val="00E838A2"/>
    <w:rsid w:val="00E83BE1"/>
    <w:rsid w:val="00E83CC6"/>
    <w:rsid w:val="00E83E0E"/>
    <w:rsid w:val="00E84254"/>
    <w:rsid w:val="00E844D2"/>
    <w:rsid w:val="00E847A0"/>
    <w:rsid w:val="00E84ED2"/>
    <w:rsid w:val="00E85B4F"/>
    <w:rsid w:val="00E85CB4"/>
    <w:rsid w:val="00E87673"/>
    <w:rsid w:val="00E90376"/>
    <w:rsid w:val="00E90AC1"/>
    <w:rsid w:val="00E91ABB"/>
    <w:rsid w:val="00E91E17"/>
    <w:rsid w:val="00E91F4C"/>
    <w:rsid w:val="00E9254C"/>
    <w:rsid w:val="00E92574"/>
    <w:rsid w:val="00E92617"/>
    <w:rsid w:val="00E928ED"/>
    <w:rsid w:val="00E92FCA"/>
    <w:rsid w:val="00E93136"/>
    <w:rsid w:val="00E9327B"/>
    <w:rsid w:val="00E9365F"/>
    <w:rsid w:val="00E942EF"/>
    <w:rsid w:val="00E942FB"/>
    <w:rsid w:val="00E94B7D"/>
    <w:rsid w:val="00E9581D"/>
    <w:rsid w:val="00E9645E"/>
    <w:rsid w:val="00E96B9C"/>
    <w:rsid w:val="00E96FE6"/>
    <w:rsid w:val="00E9760F"/>
    <w:rsid w:val="00EA1221"/>
    <w:rsid w:val="00EA12AF"/>
    <w:rsid w:val="00EA16C4"/>
    <w:rsid w:val="00EA1F77"/>
    <w:rsid w:val="00EA24E3"/>
    <w:rsid w:val="00EA2BDD"/>
    <w:rsid w:val="00EA424C"/>
    <w:rsid w:val="00EA487F"/>
    <w:rsid w:val="00EA4988"/>
    <w:rsid w:val="00EA4F71"/>
    <w:rsid w:val="00EA53AB"/>
    <w:rsid w:val="00EA5412"/>
    <w:rsid w:val="00EA553D"/>
    <w:rsid w:val="00EA5A59"/>
    <w:rsid w:val="00EA5B02"/>
    <w:rsid w:val="00EA5E3B"/>
    <w:rsid w:val="00EA5E5B"/>
    <w:rsid w:val="00EA5FFB"/>
    <w:rsid w:val="00EA620C"/>
    <w:rsid w:val="00EA6225"/>
    <w:rsid w:val="00EA6A3E"/>
    <w:rsid w:val="00EA70A8"/>
    <w:rsid w:val="00EA75EC"/>
    <w:rsid w:val="00EA75FF"/>
    <w:rsid w:val="00EB0B9B"/>
    <w:rsid w:val="00EB0EE3"/>
    <w:rsid w:val="00EB0F12"/>
    <w:rsid w:val="00EB1056"/>
    <w:rsid w:val="00EB1192"/>
    <w:rsid w:val="00EB125D"/>
    <w:rsid w:val="00EB2346"/>
    <w:rsid w:val="00EB24A9"/>
    <w:rsid w:val="00EB2E1E"/>
    <w:rsid w:val="00EB2F70"/>
    <w:rsid w:val="00EB35F1"/>
    <w:rsid w:val="00EB37DC"/>
    <w:rsid w:val="00EB3997"/>
    <w:rsid w:val="00EB3C56"/>
    <w:rsid w:val="00EB3E31"/>
    <w:rsid w:val="00EB40BD"/>
    <w:rsid w:val="00EB4265"/>
    <w:rsid w:val="00EB4947"/>
    <w:rsid w:val="00EB4C43"/>
    <w:rsid w:val="00EB4C81"/>
    <w:rsid w:val="00EB4DFA"/>
    <w:rsid w:val="00EB52F1"/>
    <w:rsid w:val="00EB5723"/>
    <w:rsid w:val="00EB582C"/>
    <w:rsid w:val="00EB5AF4"/>
    <w:rsid w:val="00EB5B84"/>
    <w:rsid w:val="00EB5D32"/>
    <w:rsid w:val="00EB6013"/>
    <w:rsid w:val="00EB6B57"/>
    <w:rsid w:val="00EB714C"/>
    <w:rsid w:val="00EB7AE9"/>
    <w:rsid w:val="00EB7CF0"/>
    <w:rsid w:val="00EB7D55"/>
    <w:rsid w:val="00EB7DB5"/>
    <w:rsid w:val="00EC08C6"/>
    <w:rsid w:val="00EC08D7"/>
    <w:rsid w:val="00EC09B6"/>
    <w:rsid w:val="00EC0EA6"/>
    <w:rsid w:val="00EC0F31"/>
    <w:rsid w:val="00EC1092"/>
    <w:rsid w:val="00EC160A"/>
    <w:rsid w:val="00EC1751"/>
    <w:rsid w:val="00EC223F"/>
    <w:rsid w:val="00EC28B6"/>
    <w:rsid w:val="00EC31CF"/>
    <w:rsid w:val="00EC3765"/>
    <w:rsid w:val="00EC3C7F"/>
    <w:rsid w:val="00EC3EC7"/>
    <w:rsid w:val="00EC45DE"/>
    <w:rsid w:val="00EC4670"/>
    <w:rsid w:val="00EC49FB"/>
    <w:rsid w:val="00EC5B7B"/>
    <w:rsid w:val="00EC5FEA"/>
    <w:rsid w:val="00EC677A"/>
    <w:rsid w:val="00EC6ED4"/>
    <w:rsid w:val="00EC72CF"/>
    <w:rsid w:val="00ED015E"/>
    <w:rsid w:val="00ED02EE"/>
    <w:rsid w:val="00ED13E8"/>
    <w:rsid w:val="00ED1534"/>
    <w:rsid w:val="00ED15AF"/>
    <w:rsid w:val="00ED2E6E"/>
    <w:rsid w:val="00ED2FDC"/>
    <w:rsid w:val="00ED3216"/>
    <w:rsid w:val="00ED33FD"/>
    <w:rsid w:val="00ED3993"/>
    <w:rsid w:val="00ED3B73"/>
    <w:rsid w:val="00ED4208"/>
    <w:rsid w:val="00ED4584"/>
    <w:rsid w:val="00ED45FB"/>
    <w:rsid w:val="00ED4B43"/>
    <w:rsid w:val="00ED5BD9"/>
    <w:rsid w:val="00ED5BFC"/>
    <w:rsid w:val="00ED5DAA"/>
    <w:rsid w:val="00ED61ED"/>
    <w:rsid w:val="00ED6207"/>
    <w:rsid w:val="00ED6828"/>
    <w:rsid w:val="00ED6FA3"/>
    <w:rsid w:val="00ED7344"/>
    <w:rsid w:val="00ED7827"/>
    <w:rsid w:val="00ED7ECC"/>
    <w:rsid w:val="00EE0342"/>
    <w:rsid w:val="00EE0444"/>
    <w:rsid w:val="00EE13F2"/>
    <w:rsid w:val="00EE1A43"/>
    <w:rsid w:val="00EE2979"/>
    <w:rsid w:val="00EE31A5"/>
    <w:rsid w:val="00EE31E2"/>
    <w:rsid w:val="00EE34E6"/>
    <w:rsid w:val="00EE3E49"/>
    <w:rsid w:val="00EE4033"/>
    <w:rsid w:val="00EE410E"/>
    <w:rsid w:val="00EE4244"/>
    <w:rsid w:val="00EE4300"/>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4098"/>
    <w:rsid w:val="00EF464A"/>
    <w:rsid w:val="00EF47B4"/>
    <w:rsid w:val="00EF4B3D"/>
    <w:rsid w:val="00EF4E98"/>
    <w:rsid w:val="00EF4F4F"/>
    <w:rsid w:val="00EF5345"/>
    <w:rsid w:val="00EF5CD5"/>
    <w:rsid w:val="00EF5FFA"/>
    <w:rsid w:val="00EF62A3"/>
    <w:rsid w:val="00EF631D"/>
    <w:rsid w:val="00EF684B"/>
    <w:rsid w:val="00EF6959"/>
    <w:rsid w:val="00EF6C0E"/>
    <w:rsid w:val="00EF6C97"/>
    <w:rsid w:val="00EF6C9E"/>
    <w:rsid w:val="00EF6D65"/>
    <w:rsid w:val="00EF6DF7"/>
    <w:rsid w:val="00EF7313"/>
    <w:rsid w:val="00EF78F5"/>
    <w:rsid w:val="00EF7D82"/>
    <w:rsid w:val="00EF7F9F"/>
    <w:rsid w:val="00F004EC"/>
    <w:rsid w:val="00F00507"/>
    <w:rsid w:val="00F009FE"/>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53F"/>
    <w:rsid w:val="00F065EE"/>
    <w:rsid w:val="00F0667A"/>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C85"/>
    <w:rsid w:val="00F21DA2"/>
    <w:rsid w:val="00F21EB8"/>
    <w:rsid w:val="00F222AB"/>
    <w:rsid w:val="00F23222"/>
    <w:rsid w:val="00F235F7"/>
    <w:rsid w:val="00F2372E"/>
    <w:rsid w:val="00F2399B"/>
    <w:rsid w:val="00F23DAD"/>
    <w:rsid w:val="00F23F67"/>
    <w:rsid w:val="00F24107"/>
    <w:rsid w:val="00F2417B"/>
    <w:rsid w:val="00F241F4"/>
    <w:rsid w:val="00F24409"/>
    <w:rsid w:val="00F2465C"/>
    <w:rsid w:val="00F2475B"/>
    <w:rsid w:val="00F24BB4"/>
    <w:rsid w:val="00F25758"/>
    <w:rsid w:val="00F2599F"/>
    <w:rsid w:val="00F25C23"/>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9FA"/>
    <w:rsid w:val="00F441BC"/>
    <w:rsid w:val="00F44228"/>
    <w:rsid w:val="00F44441"/>
    <w:rsid w:val="00F451C5"/>
    <w:rsid w:val="00F455F9"/>
    <w:rsid w:val="00F4571C"/>
    <w:rsid w:val="00F45DAA"/>
    <w:rsid w:val="00F45E33"/>
    <w:rsid w:val="00F45E5D"/>
    <w:rsid w:val="00F47C58"/>
    <w:rsid w:val="00F47F08"/>
    <w:rsid w:val="00F50631"/>
    <w:rsid w:val="00F50AD7"/>
    <w:rsid w:val="00F50CE3"/>
    <w:rsid w:val="00F5122B"/>
    <w:rsid w:val="00F513E5"/>
    <w:rsid w:val="00F518FE"/>
    <w:rsid w:val="00F52412"/>
    <w:rsid w:val="00F526C5"/>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AB"/>
    <w:rsid w:val="00F57FA4"/>
    <w:rsid w:val="00F60297"/>
    <w:rsid w:val="00F60BE4"/>
    <w:rsid w:val="00F612B3"/>
    <w:rsid w:val="00F62259"/>
    <w:rsid w:val="00F62999"/>
    <w:rsid w:val="00F635B6"/>
    <w:rsid w:val="00F64ACF"/>
    <w:rsid w:val="00F64FFD"/>
    <w:rsid w:val="00F66329"/>
    <w:rsid w:val="00F6691B"/>
    <w:rsid w:val="00F66CD2"/>
    <w:rsid w:val="00F710D2"/>
    <w:rsid w:val="00F713F3"/>
    <w:rsid w:val="00F71491"/>
    <w:rsid w:val="00F71D7B"/>
    <w:rsid w:val="00F73349"/>
    <w:rsid w:val="00F73CD6"/>
    <w:rsid w:val="00F74556"/>
    <w:rsid w:val="00F74957"/>
    <w:rsid w:val="00F74A64"/>
    <w:rsid w:val="00F751C2"/>
    <w:rsid w:val="00F759AD"/>
    <w:rsid w:val="00F75F56"/>
    <w:rsid w:val="00F762DD"/>
    <w:rsid w:val="00F76BA3"/>
    <w:rsid w:val="00F774DD"/>
    <w:rsid w:val="00F779CA"/>
    <w:rsid w:val="00F80126"/>
    <w:rsid w:val="00F80E0A"/>
    <w:rsid w:val="00F81A78"/>
    <w:rsid w:val="00F81D3E"/>
    <w:rsid w:val="00F823B4"/>
    <w:rsid w:val="00F826AB"/>
    <w:rsid w:val="00F826FB"/>
    <w:rsid w:val="00F82CF1"/>
    <w:rsid w:val="00F8367F"/>
    <w:rsid w:val="00F8390E"/>
    <w:rsid w:val="00F83DB1"/>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22DB"/>
    <w:rsid w:val="00F92B7F"/>
    <w:rsid w:val="00F92D72"/>
    <w:rsid w:val="00F934FF"/>
    <w:rsid w:val="00F935CA"/>
    <w:rsid w:val="00F938FD"/>
    <w:rsid w:val="00F93A68"/>
    <w:rsid w:val="00F948D6"/>
    <w:rsid w:val="00F9527C"/>
    <w:rsid w:val="00F9559F"/>
    <w:rsid w:val="00F958C5"/>
    <w:rsid w:val="00F966E4"/>
    <w:rsid w:val="00F96E37"/>
    <w:rsid w:val="00F9733D"/>
    <w:rsid w:val="00F97821"/>
    <w:rsid w:val="00F97954"/>
    <w:rsid w:val="00F97E26"/>
    <w:rsid w:val="00F97E27"/>
    <w:rsid w:val="00FA0026"/>
    <w:rsid w:val="00FA002A"/>
    <w:rsid w:val="00FA0B61"/>
    <w:rsid w:val="00FA0C80"/>
    <w:rsid w:val="00FA0E18"/>
    <w:rsid w:val="00FA0F56"/>
    <w:rsid w:val="00FA131A"/>
    <w:rsid w:val="00FA15EC"/>
    <w:rsid w:val="00FA1E32"/>
    <w:rsid w:val="00FA1F73"/>
    <w:rsid w:val="00FA326B"/>
    <w:rsid w:val="00FA413A"/>
    <w:rsid w:val="00FA4158"/>
    <w:rsid w:val="00FA42D7"/>
    <w:rsid w:val="00FA5240"/>
    <w:rsid w:val="00FA554E"/>
    <w:rsid w:val="00FA5C5F"/>
    <w:rsid w:val="00FA5D16"/>
    <w:rsid w:val="00FA608F"/>
    <w:rsid w:val="00FA6526"/>
    <w:rsid w:val="00FA65E9"/>
    <w:rsid w:val="00FA6639"/>
    <w:rsid w:val="00FA6A56"/>
    <w:rsid w:val="00FA6D65"/>
    <w:rsid w:val="00FA7E6C"/>
    <w:rsid w:val="00FA7EF3"/>
    <w:rsid w:val="00FB08B6"/>
    <w:rsid w:val="00FB09E4"/>
    <w:rsid w:val="00FB0AA1"/>
    <w:rsid w:val="00FB16A6"/>
    <w:rsid w:val="00FB171C"/>
    <w:rsid w:val="00FB2DB4"/>
    <w:rsid w:val="00FB3062"/>
    <w:rsid w:val="00FB3252"/>
    <w:rsid w:val="00FB3747"/>
    <w:rsid w:val="00FB3810"/>
    <w:rsid w:val="00FB3A5A"/>
    <w:rsid w:val="00FB3A68"/>
    <w:rsid w:val="00FB3FA7"/>
    <w:rsid w:val="00FB43FE"/>
    <w:rsid w:val="00FB538B"/>
    <w:rsid w:val="00FB53F6"/>
    <w:rsid w:val="00FB55C9"/>
    <w:rsid w:val="00FB5A59"/>
    <w:rsid w:val="00FB5D1E"/>
    <w:rsid w:val="00FB750E"/>
    <w:rsid w:val="00FB7726"/>
    <w:rsid w:val="00FB772D"/>
    <w:rsid w:val="00FB7D08"/>
    <w:rsid w:val="00FC01CE"/>
    <w:rsid w:val="00FC0889"/>
    <w:rsid w:val="00FC0B11"/>
    <w:rsid w:val="00FC10F1"/>
    <w:rsid w:val="00FC1A21"/>
    <w:rsid w:val="00FC1E56"/>
    <w:rsid w:val="00FC1F3F"/>
    <w:rsid w:val="00FC2596"/>
    <w:rsid w:val="00FC2BD3"/>
    <w:rsid w:val="00FC3317"/>
    <w:rsid w:val="00FC38C1"/>
    <w:rsid w:val="00FC47D0"/>
    <w:rsid w:val="00FC4813"/>
    <w:rsid w:val="00FC482A"/>
    <w:rsid w:val="00FC49C6"/>
    <w:rsid w:val="00FC4D46"/>
    <w:rsid w:val="00FC5169"/>
    <w:rsid w:val="00FC52CC"/>
    <w:rsid w:val="00FC5884"/>
    <w:rsid w:val="00FC6167"/>
    <w:rsid w:val="00FC6612"/>
    <w:rsid w:val="00FC68C6"/>
    <w:rsid w:val="00FC6B39"/>
    <w:rsid w:val="00FC6DFD"/>
    <w:rsid w:val="00FD0001"/>
    <w:rsid w:val="00FD0170"/>
    <w:rsid w:val="00FD0A07"/>
    <w:rsid w:val="00FD1395"/>
    <w:rsid w:val="00FD1557"/>
    <w:rsid w:val="00FD1725"/>
    <w:rsid w:val="00FD1E2B"/>
    <w:rsid w:val="00FD1ED4"/>
    <w:rsid w:val="00FD1FCF"/>
    <w:rsid w:val="00FD210D"/>
    <w:rsid w:val="00FD22A5"/>
    <w:rsid w:val="00FD2363"/>
    <w:rsid w:val="00FD292B"/>
    <w:rsid w:val="00FD2E45"/>
    <w:rsid w:val="00FD3266"/>
    <w:rsid w:val="00FD33C5"/>
    <w:rsid w:val="00FD3613"/>
    <w:rsid w:val="00FD4109"/>
    <w:rsid w:val="00FD4A35"/>
    <w:rsid w:val="00FD4B00"/>
    <w:rsid w:val="00FD5C34"/>
    <w:rsid w:val="00FD67AE"/>
    <w:rsid w:val="00FD6E8A"/>
    <w:rsid w:val="00FD7F65"/>
    <w:rsid w:val="00FE097C"/>
    <w:rsid w:val="00FE1023"/>
    <w:rsid w:val="00FE15FB"/>
    <w:rsid w:val="00FE3186"/>
    <w:rsid w:val="00FE32BB"/>
    <w:rsid w:val="00FE3B03"/>
    <w:rsid w:val="00FE3BF7"/>
    <w:rsid w:val="00FE49BB"/>
    <w:rsid w:val="00FE4B69"/>
    <w:rsid w:val="00FE4B83"/>
    <w:rsid w:val="00FE5020"/>
    <w:rsid w:val="00FE5A01"/>
    <w:rsid w:val="00FE5EB0"/>
    <w:rsid w:val="00FE6040"/>
    <w:rsid w:val="00FE614D"/>
    <w:rsid w:val="00FE625F"/>
    <w:rsid w:val="00FE6897"/>
    <w:rsid w:val="00FE693E"/>
    <w:rsid w:val="00FE7317"/>
    <w:rsid w:val="00FE746A"/>
    <w:rsid w:val="00FE7B9B"/>
    <w:rsid w:val="00FF04D4"/>
    <w:rsid w:val="00FF086D"/>
    <w:rsid w:val="00FF0FD8"/>
    <w:rsid w:val="00FF1CCA"/>
    <w:rsid w:val="00FF1F60"/>
    <w:rsid w:val="00FF1FA2"/>
    <w:rsid w:val="00FF295B"/>
    <w:rsid w:val="00FF30D8"/>
    <w:rsid w:val="00FF3B71"/>
    <w:rsid w:val="00FF4277"/>
    <w:rsid w:val="00FF5486"/>
    <w:rsid w:val="00FF57CA"/>
    <w:rsid w:val="00FF5902"/>
    <w:rsid w:val="00FF5B40"/>
    <w:rsid w:val="00FF5BD9"/>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85B575"/>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5</TotalTime>
  <Pages>27</Pages>
  <Words>36862</Words>
  <Characters>210118</Characters>
  <Application>Microsoft Office Word</Application>
  <DocSecurity>0</DocSecurity>
  <Lines>1750</Lines>
  <Paragraphs>492</Paragraphs>
  <ScaleCrop>false</ScaleCrop>
  <Company/>
  <LinksUpToDate>false</LinksUpToDate>
  <CharactersWithSpaces>246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1471</cp:revision>
  <dcterms:created xsi:type="dcterms:W3CDTF">2022-11-19T16:04:00Z</dcterms:created>
  <dcterms:modified xsi:type="dcterms:W3CDTF">2023-04-25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